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6D3B6B" w14:textId="77777777" w:rsidR="00AA3986" w:rsidRDefault="00AA3986" w:rsidP="00CD3BE6">
      <w:pPr>
        <w:jc w:val="center"/>
        <w:rPr>
          <w:rFonts w:ascii="Arial" w:eastAsia="Times New Roman" w:hAnsi="Arial" w:cs="Arial"/>
          <w:b/>
          <w:bCs/>
          <w:color w:val="943634"/>
          <w:lang w:val="es-CR" w:eastAsia="es-ES"/>
        </w:rPr>
      </w:pPr>
    </w:p>
    <w:p w14:paraId="0E916AF7" w14:textId="0A540C39" w:rsidR="00F43E7D" w:rsidRPr="005F17CA" w:rsidRDefault="00DD3198" w:rsidP="00CD3BE6">
      <w:pPr>
        <w:jc w:val="center"/>
        <w:rPr>
          <w:rFonts w:ascii="Arial" w:eastAsia="Times New Roman" w:hAnsi="Arial" w:cs="Arial"/>
          <w:b/>
          <w:bCs/>
          <w:color w:val="943634"/>
          <w:lang w:val="es-CR" w:eastAsia="es-ES"/>
        </w:rPr>
      </w:pPr>
      <w:r w:rsidRPr="005F17CA">
        <w:rPr>
          <w:rFonts w:ascii="Arial" w:eastAsia="Times New Roman" w:hAnsi="Arial" w:cs="Arial"/>
          <w:b/>
          <w:bCs/>
          <w:color w:val="943634"/>
          <w:lang w:val="es-CR" w:eastAsia="es-ES"/>
        </w:rPr>
        <w:t>HACKATHON</w:t>
      </w:r>
      <w:r w:rsidR="00F43E7D" w:rsidRPr="005F17CA">
        <w:rPr>
          <w:rFonts w:ascii="Arial" w:eastAsia="Times New Roman" w:hAnsi="Arial" w:cs="Arial"/>
          <w:b/>
          <w:bCs/>
          <w:color w:val="943634"/>
          <w:lang w:val="es-CR" w:eastAsia="es-ES"/>
        </w:rPr>
        <w:t xml:space="preserve"> multidisciplinario: fortalecimiento del aprendizaje basado en proyectos</w:t>
      </w:r>
    </w:p>
    <w:p w14:paraId="2454C8BA" w14:textId="77777777" w:rsidR="006E1017" w:rsidRPr="005F17CA" w:rsidRDefault="006E1017" w:rsidP="00CD3BE6">
      <w:pPr>
        <w:jc w:val="center"/>
        <w:rPr>
          <w:rFonts w:ascii="Arial" w:eastAsia="Times New Roman" w:hAnsi="Arial" w:cs="Arial"/>
          <w:b/>
          <w:bCs/>
          <w:color w:val="943634"/>
          <w:lang w:val="es-CR" w:eastAsia="es-ES"/>
        </w:rPr>
      </w:pPr>
      <w:bookmarkStart w:id="0" w:name="_GoBack"/>
      <w:bookmarkEnd w:id="0"/>
    </w:p>
    <w:p w14:paraId="63A54FB9" w14:textId="5EA3C02D" w:rsidR="006E1017" w:rsidRPr="005F17CA" w:rsidRDefault="006E1017" w:rsidP="002F5680">
      <w:pPr>
        <w:jc w:val="center"/>
        <w:rPr>
          <w:rFonts w:ascii="Arial" w:eastAsia="Times New Roman" w:hAnsi="Arial" w:cs="Arial"/>
          <w:b/>
          <w:bCs/>
          <w:color w:val="943634"/>
          <w:lang w:val="en-US" w:eastAsia="es-ES"/>
        </w:rPr>
      </w:pPr>
      <w:r w:rsidRPr="005F17CA">
        <w:rPr>
          <w:rFonts w:ascii="Arial" w:eastAsia="Times New Roman" w:hAnsi="Arial" w:cs="Arial"/>
          <w:b/>
          <w:bCs/>
          <w:color w:val="943634"/>
          <w:lang w:val="en-US" w:eastAsia="es-ES"/>
        </w:rPr>
        <w:t xml:space="preserve">Multidisciplinary </w:t>
      </w:r>
      <w:r w:rsidR="005010EE" w:rsidRPr="005F17CA">
        <w:rPr>
          <w:rFonts w:ascii="Arial" w:eastAsia="Times New Roman" w:hAnsi="Arial" w:cs="Arial"/>
          <w:b/>
          <w:bCs/>
          <w:color w:val="943634"/>
          <w:lang w:val="en-US" w:eastAsia="es-ES"/>
        </w:rPr>
        <w:t>HACKATHON</w:t>
      </w:r>
      <w:r w:rsidRPr="005F17CA">
        <w:rPr>
          <w:rFonts w:ascii="Arial" w:eastAsia="Times New Roman" w:hAnsi="Arial" w:cs="Arial"/>
          <w:b/>
          <w:bCs/>
          <w:color w:val="943634"/>
          <w:lang w:val="en-US" w:eastAsia="es-ES"/>
        </w:rPr>
        <w:t xml:space="preserve">: </w:t>
      </w:r>
      <w:r w:rsidR="00A56A0A" w:rsidRPr="005F17CA">
        <w:rPr>
          <w:rFonts w:ascii="Arial" w:eastAsia="Times New Roman" w:hAnsi="Arial" w:cs="Arial"/>
          <w:b/>
          <w:bCs/>
          <w:color w:val="943634"/>
          <w:lang w:val="en-US" w:eastAsia="es-ES"/>
        </w:rPr>
        <w:t>strengthening project-based learning</w:t>
      </w:r>
    </w:p>
    <w:p w14:paraId="08023DAA" w14:textId="77777777" w:rsidR="005F17CA" w:rsidRDefault="005F17CA" w:rsidP="002F5680">
      <w:pPr>
        <w:jc w:val="center"/>
        <w:rPr>
          <w:b/>
          <w:bCs/>
          <w:sz w:val="28"/>
          <w:szCs w:val="28"/>
          <w:lang w:val="en-US"/>
        </w:rPr>
      </w:pPr>
    </w:p>
    <w:p w14:paraId="64766DC0" w14:textId="77777777" w:rsidR="00175D65" w:rsidRDefault="00175D65" w:rsidP="00CD3BE6">
      <w:pPr>
        <w:jc w:val="center"/>
        <w:rPr>
          <w:lang w:val="en-US"/>
        </w:rPr>
      </w:pPr>
    </w:p>
    <w:p w14:paraId="03C8B457" w14:textId="77777777" w:rsidR="00EE3B5E" w:rsidRPr="00834FDC" w:rsidRDefault="00EE3B5E" w:rsidP="00CD3BE6">
      <w:pPr>
        <w:jc w:val="center"/>
        <w:rPr>
          <w:lang w:val="en-US"/>
        </w:rPr>
      </w:pPr>
    </w:p>
    <w:p w14:paraId="6330CC1D" w14:textId="3AA4393B" w:rsidR="00834FDC" w:rsidRPr="005F17CA" w:rsidRDefault="00AA3986" w:rsidP="00AA3986">
      <w:pPr>
        <w:tabs>
          <w:tab w:val="left" w:pos="2558"/>
          <w:tab w:val="right" w:pos="9624"/>
        </w:tabs>
        <w:ind w:left="284" w:firstLine="709"/>
        <w:rPr>
          <w:rFonts w:ascii="Arial" w:eastAsia="SimSun" w:hAnsi="Arial" w:cs="Arial"/>
          <w:b/>
          <w:i/>
          <w:lang w:val="es-CR" w:eastAsia="en-US"/>
        </w:rPr>
      </w:pPr>
      <w:r w:rsidRPr="009E690E">
        <w:rPr>
          <w:rFonts w:ascii="Arial" w:eastAsia="SimSun" w:hAnsi="Arial" w:cs="Arial"/>
          <w:b/>
          <w:i/>
          <w:lang w:val="en-US" w:eastAsia="en-US"/>
        </w:rPr>
        <w:tab/>
      </w:r>
      <w:r w:rsidRPr="009E690E">
        <w:rPr>
          <w:rFonts w:ascii="Arial" w:eastAsia="SimSun" w:hAnsi="Arial" w:cs="Arial"/>
          <w:b/>
          <w:i/>
          <w:lang w:val="en-US" w:eastAsia="en-US"/>
        </w:rPr>
        <w:tab/>
      </w:r>
      <w:r w:rsidR="00A43BCA" w:rsidRPr="005F17CA">
        <w:rPr>
          <w:rFonts w:ascii="Arial" w:eastAsia="SimSun" w:hAnsi="Arial" w:cs="Arial"/>
          <w:b/>
          <w:i/>
          <w:lang w:val="es-CR" w:eastAsia="en-US"/>
        </w:rPr>
        <w:t xml:space="preserve">Oscar </w:t>
      </w:r>
      <w:r w:rsidR="00175D65" w:rsidRPr="005F17CA">
        <w:rPr>
          <w:rFonts w:ascii="Arial" w:eastAsia="SimSun" w:hAnsi="Arial" w:cs="Arial"/>
          <w:b/>
          <w:i/>
          <w:lang w:val="es-CR" w:eastAsia="en-US"/>
        </w:rPr>
        <w:t xml:space="preserve">Amable </w:t>
      </w:r>
      <w:r w:rsidR="00A43BCA" w:rsidRPr="005F17CA">
        <w:rPr>
          <w:rFonts w:ascii="Arial" w:eastAsia="SimSun" w:hAnsi="Arial" w:cs="Arial"/>
          <w:b/>
          <w:i/>
          <w:lang w:val="es-CR" w:eastAsia="en-US"/>
        </w:rPr>
        <w:t>Vivanco</w:t>
      </w:r>
      <w:r w:rsidR="000E5AC7">
        <w:rPr>
          <w:rFonts w:ascii="Arial" w:eastAsia="SimSun" w:hAnsi="Arial" w:cs="Arial"/>
          <w:b/>
          <w:i/>
          <w:lang w:val="es-CR" w:eastAsia="en-US"/>
        </w:rPr>
        <w:t>-</w:t>
      </w:r>
      <w:r w:rsidR="00040309" w:rsidRPr="005F17CA">
        <w:rPr>
          <w:rFonts w:ascii="Arial" w:eastAsia="SimSun" w:hAnsi="Arial" w:cs="Arial"/>
          <w:b/>
          <w:i/>
          <w:lang w:val="es-CR" w:eastAsia="en-US"/>
        </w:rPr>
        <w:t>Galván</w:t>
      </w:r>
      <w:r w:rsidR="00DD3198" w:rsidRPr="000E5AC7">
        <w:rPr>
          <w:rFonts w:ascii="Arial" w:eastAsia="SimSun" w:hAnsi="Arial" w:cs="Arial"/>
          <w:b/>
          <w:i/>
          <w:vertAlign w:val="superscript"/>
          <w:lang w:val="es-CR" w:eastAsia="en-US"/>
        </w:rPr>
        <w:footnoteReference w:id="1"/>
      </w:r>
    </w:p>
    <w:p w14:paraId="25810326" w14:textId="62136633" w:rsidR="00175D65" w:rsidRPr="005F17CA" w:rsidRDefault="00C73EB8" w:rsidP="005F17CA">
      <w:pPr>
        <w:ind w:left="284" w:firstLine="709"/>
        <w:jc w:val="right"/>
        <w:rPr>
          <w:rFonts w:ascii="Arial" w:eastAsia="SimSun" w:hAnsi="Arial" w:cs="Arial"/>
          <w:b/>
          <w:i/>
          <w:lang w:eastAsia="en-US"/>
        </w:rPr>
      </w:pPr>
      <w:hyperlink r:id="rId8" w:history="1">
        <w:r w:rsidR="00175D65" w:rsidRPr="005F17CA">
          <w:rPr>
            <w:rFonts w:ascii="Arial" w:eastAsia="SimSun" w:hAnsi="Arial" w:cs="Arial"/>
            <w:b/>
            <w:i/>
            <w:lang w:val="es-CR" w:eastAsia="en-US"/>
          </w:rPr>
          <w:t>oavivanco</w:t>
        </w:r>
        <w:r w:rsidR="00175D65" w:rsidRPr="005F17CA">
          <w:rPr>
            <w:rFonts w:ascii="Arial" w:eastAsia="SimSun" w:hAnsi="Arial" w:cs="Arial"/>
            <w:b/>
            <w:i/>
            <w:lang w:eastAsia="en-US"/>
          </w:rPr>
          <w:t>@utpl.edu.ec</w:t>
        </w:r>
      </w:hyperlink>
    </w:p>
    <w:p w14:paraId="1D44A16C" w14:textId="7A193F0A" w:rsidR="00834FDC" w:rsidRPr="005F17CA" w:rsidRDefault="00175D65" w:rsidP="005F17CA">
      <w:pPr>
        <w:ind w:left="284" w:firstLine="709"/>
        <w:jc w:val="right"/>
        <w:rPr>
          <w:rFonts w:ascii="Arial" w:eastAsia="SimSun" w:hAnsi="Arial" w:cs="Arial"/>
          <w:b/>
          <w:i/>
          <w:lang w:val="es-CR" w:eastAsia="en-US"/>
        </w:rPr>
      </w:pPr>
      <w:r w:rsidRPr="005F17CA">
        <w:rPr>
          <w:rFonts w:ascii="Arial" w:eastAsia="SimSun" w:hAnsi="Arial" w:cs="Arial"/>
          <w:b/>
          <w:i/>
          <w:lang w:val="es-CR" w:eastAsia="en-US"/>
        </w:rPr>
        <w:t>Darwin Castillo</w:t>
      </w:r>
      <w:r w:rsidR="000E5AC7">
        <w:rPr>
          <w:rFonts w:ascii="Arial" w:eastAsia="SimSun" w:hAnsi="Arial" w:cs="Arial"/>
          <w:b/>
          <w:i/>
          <w:lang w:val="es-CR" w:eastAsia="en-US"/>
        </w:rPr>
        <w:t>-</w:t>
      </w:r>
      <w:r w:rsidR="00040309" w:rsidRPr="005F17CA">
        <w:rPr>
          <w:rFonts w:ascii="Arial" w:eastAsia="SimSun" w:hAnsi="Arial" w:cs="Arial"/>
          <w:b/>
          <w:i/>
          <w:lang w:val="es-CR" w:eastAsia="en-US"/>
        </w:rPr>
        <w:t>Malla</w:t>
      </w:r>
      <w:r w:rsidR="00DD3198" w:rsidRPr="000E5AC7">
        <w:rPr>
          <w:rFonts w:ascii="Arial" w:eastAsia="SimSun" w:hAnsi="Arial" w:cs="Arial"/>
          <w:b/>
          <w:i/>
          <w:vertAlign w:val="superscript"/>
          <w:lang w:val="es-CR" w:eastAsia="en-US"/>
        </w:rPr>
        <w:footnoteReference w:id="2"/>
      </w:r>
      <w:r w:rsidR="00DD3198" w:rsidRPr="005F17CA">
        <w:rPr>
          <w:rFonts w:ascii="Arial" w:eastAsia="SimSun" w:hAnsi="Arial" w:cs="Arial"/>
          <w:b/>
          <w:i/>
          <w:lang w:val="es-CR" w:eastAsia="en-US"/>
        </w:rPr>
        <w:t xml:space="preserve"> </w:t>
      </w:r>
    </w:p>
    <w:p w14:paraId="6AAA0647" w14:textId="6CF17F7A" w:rsidR="00175D65" w:rsidRPr="005F17CA" w:rsidRDefault="00C73EB8" w:rsidP="005F17CA">
      <w:pPr>
        <w:ind w:left="284" w:firstLine="709"/>
        <w:jc w:val="right"/>
        <w:rPr>
          <w:rFonts w:ascii="Arial" w:eastAsia="SimSun" w:hAnsi="Arial" w:cs="Arial"/>
          <w:b/>
          <w:i/>
          <w:lang w:val="es-CR" w:eastAsia="en-US"/>
        </w:rPr>
      </w:pPr>
      <w:hyperlink r:id="rId9" w:history="1">
        <w:r w:rsidR="00175D65" w:rsidRPr="005F17CA">
          <w:rPr>
            <w:rFonts w:ascii="Arial" w:eastAsia="SimSun" w:hAnsi="Arial" w:cs="Arial"/>
            <w:b/>
            <w:i/>
            <w:lang w:val="es-CR" w:eastAsia="en-US"/>
          </w:rPr>
          <w:t>dpcastillo@utpl.edu.ec</w:t>
        </w:r>
      </w:hyperlink>
    </w:p>
    <w:p w14:paraId="07B463F5" w14:textId="2DBBB7AC" w:rsidR="00834FDC" w:rsidRPr="005F17CA" w:rsidRDefault="00175D65" w:rsidP="005F17CA">
      <w:pPr>
        <w:ind w:left="284" w:firstLine="709"/>
        <w:jc w:val="right"/>
        <w:rPr>
          <w:rFonts w:ascii="Arial" w:eastAsia="SimSun" w:hAnsi="Arial" w:cs="Arial"/>
          <w:b/>
          <w:i/>
          <w:lang w:val="es-CR" w:eastAsia="en-US"/>
        </w:rPr>
      </w:pPr>
      <w:r w:rsidRPr="005F17CA">
        <w:rPr>
          <w:rFonts w:ascii="Arial" w:eastAsia="SimSun" w:hAnsi="Arial" w:cs="Arial"/>
          <w:b/>
          <w:i/>
          <w:lang w:val="es-CR" w:eastAsia="en-US"/>
        </w:rPr>
        <w:t>Yuliana Jiménez</w:t>
      </w:r>
      <w:r w:rsidR="000E5AC7">
        <w:rPr>
          <w:rFonts w:ascii="Arial" w:eastAsia="SimSun" w:hAnsi="Arial" w:cs="Arial"/>
          <w:b/>
          <w:i/>
          <w:lang w:val="es-CR" w:eastAsia="en-US"/>
        </w:rPr>
        <w:t>-</w:t>
      </w:r>
      <w:r w:rsidR="00040309" w:rsidRPr="005F17CA">
        <w:rPr>
          <w:rFonts w:ascii="Arial" w:eastAsia="SimSun" w:hAnsi="Arial" w:cs="Arial"/>
          <w:b/>
          <w:i/>
          <w:lang w:val="es-CR" w:eastAsia="en-US"/>
        </w:rPr>
        <w:t>Gaona</w:t>
      </w:r>
      <w:r w:rsidR="00DD3198" w:rsidRPr="000E5AC7">
        <w:rPr>
          <w:rFonts w:ascii="Arial" w:eastAsia="SimSun" w:hAnsi="Arial" w:cs="Arial"/>
          <w:b/>
          <w:i/>
          <w:vertAlign w:val="superscript"/>
          <w:lang w:val="es-CR" w:eastAsia="en-US"/>
        </w:rPr>
        <w:footnoteReference w:id="3"/>
      </w:r>
      <w:r w:rsidR="00DD3198" w:rsidRPr="005F17CA">
        <w:rPr>
          <w:rFonts w:ascii="Arial" w:eastAsia="SimSun" w:hAnsi="Arial" w:cs="Arial"/>
          <w:b/>
          <w:i/>
          <w:lang w:val="es-CR" w:eastAsia="en-US"/>
        </w:rPr>
        <w:t xml:space="preserve"> </w:t>
      </w:r>
    </w:p>
    <w:p w14:paraId="2D8B07E6" w14:textId="2E6B7291" w:rsidR="00175D65" w:rsidRPr="005F17CA" w:rsidRDefault="00C73EB8" w:rsidP="005F17CA">
      <w:pPr>
        <w:ind w:left="284" w:firstLine="709"/>
        <w:jc w:val="right"/>
        <w:rPr>
          <w:rFonts w:ascii="Arial" w:eastAsia="SimSun" w:hAnsi="Arial" w:cs="Arial"/>
          <w:b/>
          <w:i/>
          <w:lang w:val="es-CR" w:eastAsia="en-US"/>
        </w:rPr>
      </w:pPr>
      <w:hyperlink r:id="rId10" w:history="1">
        <w:r w:rsidR="00764A4F" w:rsidRPr="005F17CA">
          <w:rPr>
            <w:rFonts w:ascii="Arial" w:eastAsia="SimSun" w:hAnsi="Arial" w:cs="Arial"/>
            <w:b/>
            <w:i/>
            <w:lang w:val="es-CR" w:eastAsia="en-US"/>
          </w:rPr>
          <w:t>ydjimenez@utpl.edu.ec</w:t>
        </w:r>
      </w:hyperlink>
    </w:p>
    <w:p w14:paraId="4487D2EC" w14:textId="008F5B1C" w:rsidR="00B05005" w:rsidRPr="005F17CA" w:rsidRDefault="00B05005" w:rsidP="005F17CA">
      <w:pPr>
        <w:ind w:left="284" w:firstLine="709"/>
        <w:jc w:val="right"/>
        <w:rPr>
          <w:rFonts w:ascii="Arial" w:eastAsia="SimSun" w:hAnsi="Arial" w:cs="Arial"/>
          <w:b/>
          <w:i/>
          <w:lang w:val="es-CR" w:eastAsia="en-US"/>
        </w:rPr>
      </w:pPr>
      <w:r w:rsidRPr="005F17CA">
        <w:rPr>
          <w:rFonts w:ascii="Arial" w:eastAsia="SimSun" w:hAnsi="Arial" w:cs="Arial"/>
          <w:b/>
          <w:i/>
          <w:lang w:val="es-CR" w:eastAsia="en-US"/>
        </w:rPr>
        <w:t>Universidad Técnica Particular de Loja</w:t>
      </w:r>
      <w:r w:rsidR="00DD3198" w:rsidRPr="005F17CA">
        <w:rPr>
          <w:rFonts w:ascii="Arial" w:eastAsia="SimSun" w:hAnsi="Arial" w:cs="Arial"/>
          <w:b/>
          <w:i/>
          <w:lang w:val="es-CR" w:eastAsia="en-US"/>
        </w:rPr>
        <w:t>, Ecuador</w:t>
      </w:r>
    </w:p>
    <w:p w14:paraId="20EADD43" w14:textId="77777777" w:rsidR="00175D65" w:rsidRDefault="00175D65" w:rsidP="00CD3BE6">
      <w:pPr>
        <w:jc w:val="center"/>
        <w:rPr>
          <w:rStyle w:val="Hyperlink"/>
          <w:color w:val="3366FF"/>
        </w:rPr>
      </w:pPr>
    </w:p>
    <w:p w14:paraId="3EB17AF8" w14:textId="77777777" w:rsidR="005F17CA" w:rsidRDefault="005F17CA" w:rsidP="00CD3BE6">
      <w:pPr>
        <w:jc w:val="both"/>
        <w:rPr>
          <w:b/>
        </w:rPr>
      </w:pPr>
    </w:p>
    <w:p w14:paraId="39C749F2" w14:textId="77777777" w:rsidR="005F17CA" w:rsidRDefault="005F17CA" w:rsidP="00CD3BE6">
      <w:pPr>
        <w:jc w:val="both"/>
        <w:rPr>
          <w:b/>
        </w:rPr>
      </w:pPr>
    </w:p>
    <w:p w14:paraId="3612028C" w14:textId="77777777" w:rsidR="005F17CA" w:rsidRDefault="005F17CA" w:rsidP="005F17CA">
      <w:pPr>
        <w:pStyle w:val="NoSpacing"/>
        <w:spacing w:line="360" w:lineRule="auto"/>
        <w:jc w:val="center"/>
        <w:outlineLvl w:val="0"/>
        <w:rPr>
          <w:rFonts w:ascii="Arial" w:hAnsi="Arial" w:cs="Arial"/>
          <w:sz w:val="24"/>
          <w:szCs w:val="24"/>
          <w:lang w:eastAsia="es-CR"/>
        </w:rPr>
      </w:pPr>
      <w:r>
        <w:rPr>
          <w:rFonts w:ascii="Arial" w:hAnsi="Arial" w:cs="Arial"/>
          <w:sz w:val="24"/>
          <w:szCs w:val="24"/>
        </w:rPr>
        <w:t>Volumen 9, Número 1</w:t>
      </w:r>
    </w:p>
    <w:p w14:paraId="6BF87D63" w14:textId="77777777" w:rsidR="005F17CA" w:rsidRPr="006A4988" w:rsidRDefault="005F17CA" w:rsidP="005F17CA">
      <w:pPr>
        <w:pStyle w:val="NoSpacing"/>
        <w:spacing w:line="360" w:lineRule="auto"/>
        <w:jc w:val="center"/>
        <w:rPr>
          <w:rFonts w:ascii="Arial" w:eastAsia="Times New Roman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0 de mayo de 2018</w:t>
      </w:r>
    </w:p>
    <w:p w14:paraId="36EF3893" w14:textId="43241DA7" w:rsidR="005F17CA" w:rsidRDefault="005F17CA" w:rsidP="005F17CA">
      <w:pPr>
        <w:pStyle w:val="NoSpacing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p</w:t>
      </w:r>
      <w:r w:rsidRPr="00F57595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118 </w:t>
      </w:r>
      <w:r w:rsidR="00DF42B6">
        <w:rPr>
          <w:rFonts w:ascii="Arial" w:hAnsi="Arial" w:cs="Arial"/>
          <w:sz w:val="24"/>
          <w:szCs w:val="24"/>
        </w:rPr>
        <w:t xml:space="preserve">- </w:t>
      </w:r>
      <w:r w:rsidR="005D0F6D">
        <w:rPr>
          <w:rFonts w:ascii="Arial" w:hAnsi="Arial" w:cs="Arial"/>
          <w:sz w:val="24"/>
          <w:szCs w:val="24"/>
        </w:rPr>
        <w:t>135</w:t>
      </w:r>
    </w:p>
    <w:p w14:paraId="125A31C0" w14:textId="77777777" w:rsidR="005F17CA" w:rsidRDefault="005F17CA" w:rsidP="005F17CA">
      <w:pPr>
        <w:autoSpaceDE w:val="0"/>
        <w:autoSpaceDN w:val="0"/>
        <w:adjustRightInd w:val="0"/>
        <w:spacing w:line="360" w:lineRule="auto"/>
        <w:rPr>
          <w:rFonts w:cs="Arial"/>
          <w:color w:val="000000"/>
        </w:rPr>
      </w:pPr>
    </w:p>
    <w:p w14:paraId="45BB26ED" w14:textId="77777777" w:rsidR="00EE3B5E" w:rsidRDefault="00EE3B5E" w:rsidP="005F17CA">
      <w:pPr>
        <w:autoSpaceDE w:val="0"/>
        <w:autoSpaceDN w:val="0"/>
        <w:adjustRightInd w:val="0"/>
        <w:spacing w:line="360" w:lineRule="auto"/>
        <w:rPr>
          <w:rFonts w:cs="Arial"/>
          <w:color w:val="000000"/>
        </w:rPr>
      </w:pPr>
    </w:p>
    <w:p w14:paraId="37D12A37" w14:textId="77777777" w:rsidR="00EE3B5E" w:rsidRDefault="00EE3B5E" w:rsidP="005F17CA">
      <w:pPr>
        <w:autoSpaceDE w:val="0"/>
        <w:autoSpaceDN w:val="0"/>
        <w:adjustRightInd w:val="0"/>
        <w:spacing w:line="360" w:lineRule="auto"/>
        <w:rPr>
          <w:rFonts w:cs="Arial"/>
          <w:color w:val="000000"/>
        </w:rPr>
      </w:pPr>
    </w:p>
    <w:p w14:paraId="29335E21" w14:textId="77777777" w:rsidR="005F17CA" w:rsidRDefault="005F17CA" w:rsidP="005F17CA">
      <w:pPr>
        <w:autoSpaceDE w:val="0"/>
        <w:autoSpaceDN w:val="0"/>
        <w:adjustRightInd w:val="0"/>
        <w:spacing w:line="360" w:lineRule="auto"/>
        <w:rPr>
          <w:rFonts w:cs="Arial"/>
          <w:color w:val="000000"/>
        </w:rPr>
      </w:pPr>
    </w:p>
    <w:p w14:paraId="32AEE77D" w14:textId="2E041DEE" w:rsidR="005F17CA" w:rsidRPr="005F17CA" w:rsidRDefault="005F17CA" w:rsidP="005F17CA">
      <w:pPr>
        <w:pStyle w:val="NoSpacing"/>
        <w:spacing w:line="360" w:lineRule="auto"/>
        <w:outlineLvl w:val="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cibido</w:t>
      </w:r>
      <w:r w:rsidRPr="00137232">
        <w:rPr>
          <w:rFonts w:ascii="Arial" w:hAnsi="Arial" w:cs="Arial"/>
          <w:sz w:val="24"/>
          <w:szCs w:val="24"/>
        </w:rPr>
        <w:t xml:space="preserve">: </w:t>
      </w:r>
      <w:r w:rsidR="007E7DE2">
        <w:rPr>
          <w:rFonts w:ascii="Arial" w:hAnsi="Arial" w:cs="Arial"/>
          <w:sz w:val="24"/>
          <w:szCs w:val="24"/>
        </w:rPr>
        <w:t>27</w:t>
      </w:r>
      <w:r w:rsidRPr="00137232">
        <w:rPr>
          <w:rFonts w:ascii="Arial" w:hAnsi="Arial" w:cs="Arial"/>
          <w:sz w:val="24"/>
          <w:szCs w:val="24"/>
        </w:rPr>
        <w:t xml:space="preserve"> de </w:t>
      </w:r>
      <w:r w:rsidR="007E7DE2">
        <w:rPr>
          <w:rFonts w:ascii="Arial" w:hAnsi="Arial" w:cs="Arial"/>
          <w:sz w:val="24"/>
          <w:szCs w:val="24"/>
        </w:rPr>
        <w:t xml:space="preserve">setiembre </w:t>
      </w:r>
      <w:r w:rsidRPr="00137232">
        <w:rPr>
          <w:rFonts w:ascii="Arial" w:hAnsi="Arial" w:cs="Arial"/>
          <w:sz w:val="24"/>
          <w:szCs w:val="24"/>
        </w:rPr>
        <w:t>de 2017</w:t>
      </w:r>
    </w:p>
    <w:p w14:paraId="7AF37588" w14:textId="10E521D8" w:rsidR="005F17CA" w:rsidRPr="005F17CA" w:rsidRDefault="005F17CA" w:rsidP="005F17CA">
      <w:pPr>
        <w:rPr>
          <w:rFonts w:ascii="Arial" w:eastAsia="Calibri" w:hAnsi="Arial" w:cs="Arial"/>
          <w:lang w:val="es-MX" w:eastAsia="en-US"/>
        </w:rPr>
      </w:pPr>
      <w:r w:rsidRPr="005F17CA">
        <w:rPr>
          <w:rFonts w:ascii="Arial" w:eastAsia="Calibri" w:hAnsi="Arial" w:cs="Arial"/>
          <w:lang w:val="es-MX" w:eastAsia="en-US"/>
        </w:rPr>
        <w:t xml:space="preserve">Aprobado: </w:t>
      </w:r>
      <w:r w:rsidR="00AA3986">
        <w:rPr>
          <w:rFonts w:ascii="Arial" w:eastAsia="Calibri" w:hAnsi="Arial" w:cs="Arial"/>
          <w:lang w:val="es-MX" w:eastAsia="en-US"/>
        </w:rPr>
        <w:t>16 de abril</w:t>
      </w:r>
      <w:r w:rsidR="005D0F6D">
        <w:rPr>
          <w:rFonts w:ascii="Arial" w:eastAsia="Calibri" w:hAnsi="Arial" w:cs="Arial"/>
          <w:lang w:val="es-MX" w:eastAsia="en-US"/>
        </w:rPr>
        <w:t xml:space="preserve"> de </w:t>
      </w:r>
      <w:r w:rsidRPr="005F17CA">
        <w:rPr>
          <w:rFonts w:ascii="Arial" w:eastAsia="Calibri" w:hAnsi="Arial" w:cs="Arial"/>
          <w:lang w:val="es-MX" w:eastAsia="en-US"/>
        </w:rPr>
        <w:t>2018</w:t>
      </w:r>
    </w:p>
    <w:p w14:paraId="2D6C9831" w14:textId="77777777" w:rsidR="005F17CA" w:rsidRDefault="005F17CA" w:rsidP="00CD3BE6">
      <w:pPr>
        <w:jc w:val="both"/>
        <w:rPr>
          <w:b/>
        </w:rPr>
      </w:pPr>
    </w:p>
    <w:p w14:paraId="3A174A05" w14:textId="77777777" w:rsidR="005F17CA" w:rsidRDefault="005F17CA" w:rsidP="00CD3BE6">
      <w:pPr>
        <w:jc w:val="both"/>
        <w:rPr>
          <w:b/>
        </w:rPr>
      </w:pPr>
    </w:p>
    <w:p w14:paraId="2A7F80D4" w14:textId="77777777" w:rsidR="005F17CA" w:rsidRDefault="005F17CA" w:rsidP="00CD3BE6">
      <w:pPr>
        <w:jc w:val="both"/>
        <w:rPr>
          <w:b/>
        </w:rPr>
      </w:pPr>
    </w:p>
    <w:p w14:paraId="3A04C3D9" w14:textId="4DD44F6A" w:rsidR="00764A4F" w:rsidRDefault="00DD3198" w:rsidP="00CD3BE6">
      <w:pPr>
        <w:jc w:val="both"/>
        <w:rPr>
          <w:b/>
        </w:rPr>
      </w:pPr>
      <w:r>
        <w:rPr>
          <w:b/>
        </w:rPr>
        <w:t>Resumen</w:t>
      </w:r>
    </w:p>
    <w:p w14:paraId="3DA6B229" w14:textId="77777777" w:rsidR="007A710B" w:rsidRPr="00BF6AD4" w:rsidRDefault="007A710B" w:rsidP="00CD3BE6">
      <w:pPr>
        <w:jc w:val="both"/>
        <w:rPr>
          <w:b/>
        </w:rPr>
      </w:pPr>
    </w:p>
    <w:p w14:paraId="63DA3465" w14:textId="6C23FB00" w:rsidR="00764A4F" w:rsidRPr="00E26BCE" w:rsidRDefault="00764A4F" w:rsidP="00CD3BE6">
      <w:pPr>
        <w:jc w:val="both"/>
        <w:rPr>
          <w:rFonts w:cstheme="minorBidi"/>
        </w:rPr>
      </w:pPr>
      <w:r w:rsidRPr="00BB67A0">
        <w:t xml:space="preserve">La actividad académica </w:t>
      </w:r>
      <w:r w:rsidRPr="00812757">
        <w:rPr>
          <w:i/>
        </w:rPr>
        <w:t>Hackathon</w:t>
      </w:r>
      <w:r w:rsidRPr="00121069">
        <w:t xml:space="preserve"> multidisciplinar</w:t>
      </w:r>
      <w:r w:rsidR="00EA3EDC">
        <w:t>io</w:t>
      </w:r>
      <w:r w:rsidRPr="00121069">
        <w:t xml:space="preserve"> fue aplicada a </w:t>
      </w:r>
      <w:r w:rsidR="00F07026">
        <w:t>diferentes</w:t>
      </w:r>
      <w:r w:rsidRPr="00121069">
        <w:t xml:space="preserve"> grupo</w:t>
      </w:r>
      <w:r w:rsidR="004549C9" w:rsidRPr="00121069">
        <w:t>s</w:t>
      </w:r>
      <w:r w:rsidRPr="00121069">
        <w:t xml:space="preserve"> de estudiantes de</w:t>
      </w:r>
      <w:r w:rsidR="00E26BCE">
        <w:t xml:space="preserve"> varios</w:t>
      </w:r>
      <w:r w:rsidR="004549C9" w:rsidRPr="00121069">
        <w:t xml:space="preserve"> componente</w:t>
      </w:r>
      <w:r w:rsidR="00E26BCE">
        <w:t>s</w:t>
      </w:r>
      <w:r w:rsidR="004549C9" w:rsidRPr="00121069">
        <w:t xml:space="preserve"> de matemáticas de</w:t>
      </w:r>
      <w:r w:rsidRPr="00121069">
        <w:t xml:space="preserve"> la U</w:t>
      </w:r>
      <w:r w:rsidR="00040309">
        <w:t xml:space="preserve">niversidad </w:t>
      </w:r>
      <w:r w:rsidRPr="00121069">
        <w:t>T</w:t>
      </w:r>
      <w:r w:rsidR="00040309">
        <w:t xml:space="preserve">écnica </w:t>
      </w:r>
      <w:r w:rsidRPr="00121069">
        <w:t>P</w:t>
      </w:r>
      <w:r w:rsidR="00040309">
        <w:t xml:space="preserve">articular de </w:t>
      </w:r>
      <w:r w:rsidRPr="00121069">
        <w:t>L</w:t>
      </w:r>
      <w:r w:rsidR="00040309">
        <w:t xml:space="preserve">oja </w:t>
      </w:r>
      <w:r w:rsidR="004549C9" w:rsidRPr="00121069">
        <w:t xml:space="preserve">en </w:t>
      </w:r>
      <w:r w:rsidRPr="00121069">
        <w:t xml:space="preserve">el semestre </w:t>
      </w:r>
      <w:r w:rsidR="00FC3055">
        <w:t>o</w:t>
      </w:r>
      <w:r w:rsidRPr="00121069">
        <w:t xml:space="preserve">ctubre 2016 – </w:t>
      </w:r>
      <w:r w:rsidR="00FC3055">
        <w:t>m</w:t>
      </w:r>
      <w:r w:rsidRPr="00121069">
        <w:t xml:space="preserve">arzo 2017. </w:t>
      </w:r>
      <w:r w:rsidR="00D77DB4" w:rsidRPr="00121069">
        <w:t xml:space="preserve">Los estudiantes </w:t>
      </w:r>
      <w:r w:rsidR="00B05A78" w:rsidRPr="00121069">
        <w:t xml:space="preserve">inscritos a la actividad </w:t>
      </w:r>
      <w:r w:rsidR="00D77DB4" w:rsidRPr="00121069">
        <w:t>formaron grupos multidisciplinarios</w:t>
      </w:r>
      <w:r w:rsidR="00EA3EDC">
        <w:t>,</w:t>
      </w:r>
      <w:r w:rsidR="00D77DB4" w:rsidRPr="00121069">
        <w:t xml:space="preserve"> generando propuestas a la pregunta: </w:t>
      </w:r>
      <w:r w:rsidR="00D77DB4" w:rsidRPr="00121069">
        <w:rPr>
          <w:i/>
        </w:rPr>
        <w:t>¿Qué problema o necesidad social has detectado y te gustaría resolver?</w:t>
      </w:r>
      <w:r w:rsidR="00B05A78" w:rsidRPr="00121069">
        <w:t xml:space="preserve"> La actividad a</w:t>
      </w:r>
      <w:r w:rsidR="00780D12">
        <w:t>cadémica se ejecutó en 3 etapas</w:t>
      </w:r>
      <w:r w:rsidR="00AE4380">
        <w:t xml:space="preserve"> </w:t>
      </w:r>
      <w:r w:rsidR="00B672B9">
        <w:t>informativa</w:t>
      </w:r>
      <w:r w:rsidR="00EA3EDC">
        <w:t>s</w:t>
      </w:r>
      <w:r w:rsidR="00B672B9">
        <w:t>,</w:t>
      </w:r>
      <w:r w:rsidR="00A035B6">
        <w:t xml:space="preserve"> de</w:t>
      </w:r>
      <w:r w:rsidR="004E387D">
        <w:t xml:space="preserve"> </w:t>
      </w:r>
      <w:r w:rsidR="00AE4380">
        <w:t>ensayo</w:t>
      </w:r>
      <w:r w:rsidR="004E387D">
        <w:t xml:space="preserve"> y </w:t>
      </w:r>
      <w:r w:rsidR="00B05A78" w:rsidRPr="00121069">
        <w:t xml:space="preserve">evaluación. A través de la aplicación de la metodología </w:t>
      </w:r>
      <w:r w:rsidR="00E26BCE">
        <w:rPr>
          <w:i/>
        </w:rPr>
        <w:t>D</w:t>
      </w:r>
      <w:r w:rsidR="00B05A78" w:rsidRPr="00E26BCE">
        <w:rPr>
          <w:i/>
        </w:rPr>
        <w:t>esing thinking</w:t>
      </w:r>
      <w:r w:rsidR="00B05A78" w:rsidRPr="00121069">
        <w:t xml:space="preserve"> los grupos de trabajo dise</w:t>
      </w:r>
      <w:r w:rsidR="00CC63EA">
        <w:t>ñaron posibles soluciones a los</w:t>
      </w:r>
      <w:r w:rsidR="00B05A78" w:rsidRPr="00121069">
        <w:t xml:space="preserve"> reto</w:t>
      </w:r>
      <w:r w:rsidR="00CC63EA">
        <w:t>s planteados</w:t>
      </w:r>
      <w:r w:rsidR="00B05A78" w:rsidRPr="00121069">
        <w:t xml:space="preserve">. </w:t>
      </w:r>
      <w:r w:rsidR="00D60C15">
        <w:t>Estas</w:t>
      </w:r>
      <w:r w:rsidR="00B05A78" w:rsidRPr="00BB67A0">
        <w:t xml:space="preserve"> soluciones</w:t>
      </w:r>
      <w:r w:rsidR="00D60C15">
        <w:t xml:space="preserve"> fueron definidas</w:t>
      </w:r>
      <w:r w:rsidR="00B05A78" w:rsidRPr="00BB67A0">
        <w:t xml:space="preserve"> </w:t>
      </w:r>
      <w:r w:rsidR="00B05A78">
        <w:t>en el ámbito</w:t>
      </w:r>
      <w:r w:rsidR="00E26BCE">
        <w:t xml:space="preserve"> </w:t>
      </w:r>
      <w:r w:rsidR="00E26BCE" w:rsidRPr="00B05A78">
        <w:t>tecnológic</w:t>
      </w:r>
      <w:r w:rsidR="00E26BCE">
        <w:t>o</w:t>
      </w:r>
      <w:r w:rsidR="00B05A78">
        <w:t>, alimentario</w:t>
      </w:r>
      <w:r w:rsidR="00B05A78" w:rsidRPr="00B05A78">
        <w:t xml:space="preserve">, </w:t>
      </w:r>
      <w:r w:rsidR="00E26BCE" w:rsidRPr="00B05A78">
        <w:t>ambiental</w:t>
      </w:r>
      <w:r w:rsidR="00B05A78" w:rsidRPr="00BB67A0">
        <w:t xml:space="preserve">, </w:t>
      </w:r>
      <w:r w:rsidR="00B05A78" w:rsidRPr="00B05A78">
        <w:t>farmacológic</w:t>
      </w:r>
      <w:r w:rsidR="00B05A78">
        <w:t>o y educativo</w:t>
      </w:r>
      <w:r w:rsidR="002C278C">
        <w:t xml:space="preserve">. La </w:t>
      </w:r>
      <w:r w:rsidR="00B05A78">
        <w:t>comisión de docentes</w:t>
      </w:r>
      <w:r w:rsidR="002C278C">
        <w:t xml:space="preserve"> eligió</w:t>
      </w:r>
      <w:r w:rsidR="00B05A78">
        <w:t xml:space="preserve"> la mejor solución</w:t>
      </w:r>
      <w:r w:rsidR="002C278C">
        <w:t xml:space="preserve"> en base a la</w:t>
      </w:r>
      <w:r w:rsidR="002C278C" w:rsidRPr="002C278C">
        <w:t xml:space="preserve"> </w:t>
      </w:r>
      <w:r w:rsidR="002C278C">
        <w:t>rúbrica de evaluación</w:t>
      </w:r>
      <w:r w:rsidR="00F06152">
        <w:t xml:space="preserve">, </w:t>
      </w:r>
      <w:r w:rsidR="002C278C">
        <w:t>y posteriormente</w:t>
      </w:r>
      <w:r w:rsidR="00EF44D7">
        <w:t>,</w:t>
      </w:r>
      <w:r w:rsidR="002C278C">
        <w:t xml:space="preserve"> se realizó una retroalimentación a cada una de las propuestas. </w:t>
      </w:r>
      <w:r w:rsidRPr="00BF6AD4">
        <w:t xml:space="preserve">Los resultados obtenidos de este proyecto muestran que el estudiante </w:t>
      </w:r>
      <w:r w:rsidR="00F06152">
        <w:t xml:space="preserve">conoce y aplica el </w:t>
      </w:r>
      <w:r w:rsidR="002C278C">
        <w:t>uso de</w:t>
      </w:r>
      <w:r w:rsidRPr="00BF6AD4">
        <w:t xml:space="preserve"> nuevas metodologías de aprendizaje</w:t>
      </w:r>
      <w:r w:rsidR="00F06152">
        <w:t xml:space="preserve"> para</w:t>
      </w:r>
      <w:r w:rsidRPr="00BF6AD4">
        <w:t xml:space="preserve"> ser </w:t>
      </w:r>
      <w:r w:rsidR="00C426AE">
        <w:t>adaptadas</w:t>
      </w:r>
      <w:r w:rsidRPr="00BF6AD4">
        <w:t xml:space="preserve"> en futuros proyectos</w:t>
      </w:r>
      <w:r w:rsidR="0001784A">
        <w:t xml:space="preserve"> en </w:t>
      </w:r>
      <w:r w:rsidRPr="00BF6AD4">
        <w:t>ciencia</w:t>
      </w:r>
      <w:r w:rsidR="0001784A">
        <w:t>, medicina, educación y biotecnología</w:t>
      </w:r>
      <w:r w:rsidRPr="00BF6AD4">
        <w:t>.</w:t>
      </w:r>
    </w:p>
    <w:p w14:paraId="4518FB5B" w14:textId="17BF1F25" w:rsidR="00764A4F" w:rsidRPr="00BF6AD4" w:rsidRDefault="00764A4F" w:rsidP="00CD3BE6">
      <w:pPr>
        <w:jc w:val="both"/>
        <w:rPr>
          <w:b/>
        </w:rPr>
      </w:pPr>
    </w:p>
    <w:p w14:paraId="6A6FA4C7" w14:textId="53599FBF" w:rsidR="00764A4F" w:rsidRPr="00BF6AD4" w:rsidRDefault="00764A4F" w:rsidP="00CD3BE6">
      <w:pPr>
        <w:jc w:val="both"/>
      </w:pPr>
      <w:r w:rsidRPr="00BF6AD4">
        <w:rPr>
          <w:b/>
        </w:rPr>
        <w:t>Palabras clave</w:t>
      </w:r>
      <w:r w:rsidR="00DD3198">
        <w:rPr>
          <w:b/>
        </w:rPr>
        <w:t xml:space="preserve">: </w:t>
      </w:r>
      <w:r w:rsidRPr="002F5680">
        <w:rPr>
          <w:i/>
        </w:rPr>
        <w:t>Hackathon</w:t>
      </w:r>
      <w:r w:rsidR="009E690E">
        <w:t>;</w:t>
      </w:r>
      <w:r w:rsidRPr="00BF6AD4">
        <w:t xml:space="preserve"> </w:t>
      </w:r>
      <w:r w:rsidR="0085287B" w:rsidRPr="002F5680">
        <w:rPr>
          <w:i/>
        </w:rPr>
        <w:t>D</w:t>
      </w:r>
      <w:r w:rsidRPr="002F5680">
        <w:rPr>
          <w:i/>
        </w:rPr>
        <w:t xml:space="preserve">esign </w:t>
      </w:r>
      <w:r w:rsidR="0085287B" w:rsidRPr="002F5680">
        <w:rPr>
          <w:i/>
        </w:rPr>
        <w:t>T</w:t>
      </w:r>
      <w:r w:rsidRPr="002F5680">
        <w:rPr>
          <w:i/>
        </w:rPr>
        <w:t>hinking</w:t>
      </w:r>
      <w:r w:rsidR="009E690E">
        <w:t>;</w:t>
      </w:r>
      <w:r w:rsidRPr="00BF6AD4">
        <w:t xml:space="preserve"> empat</w:t>
      </w:r>
      <w:r w:rsidR="00F64C7A" w:rsidRPr="00BF6AD4">
        <w:t>izar</w:t>
      </w:r>
      <w:r w:rsidR="009E690E">
        <w:t>;</w:t>
      </w:r>
      <w:r w:rsidRPr="00BF6AD4">
        <w:t xml:space="preserve"> </w:t>
      </w:r>
      <w:r w:rsidR="00EF44D7">
        <w:t>a</w:t>
      </w:r>
      <w:r w:rsidR="00FF2D3B" w:rsidRPr="00BF6AD4">
        <w:t xml:space="preserve">prendizaje </w:t>
      </w:r>
      <w:r w:rsidR="00EF44D7">
        <w:t>b</w:t>
      </w:r>
      <w:r w:rsidR="00FF2D3B" w:rsidRPr="00BF6AD4">
        <w:t xml:space="preserve">asado en </w:t>
      </w:r>
      <w:r w:rsidR="00EF44D7">
        <w:t>p</w:t>
      </w:r>
      <w:r w:rsidR="00FF2D3B" w:rsidRPr="00BF6AD4">
        <w:t>royectos</w:t>
      </w:r>
      <w:r w:rsidR="009E690E">
        <w:t>;</w:t>
      </w:r>
      <w:r w:rsidRPr="00BF6AD4">
        <w:t xml:space="preserve"> educación</w:t>
      </w:r>
      <w:r w:rsidR="009E690E">
        <w:t>;</w:t>
      </w:r>
      <w:r w:rsidRPr="00BF6AD4">
        <w:t xml:space="preserve"> TICS.</w:t>
      </w:r>
    </w:p>
    <w:p w14:paraId="58115483" w14:textId="77777777" w:rsidR="00764A4F" w:rsidRPr="00996299" w:rsidRDefault="00764A4F" w:rsidP="00CD3BE6">
      <w:pPr>
        <w:pStyle w:val="ListParagraph"/>
        <w:rPr>
          <w:rFonts w:ascii="Times New Roman" w:hAnsi="Times New Roman"/>
        </w:rPr>
      </w:pPr>
    </w:p>
    <w:p w14:paraId="2BE406D9" w14:textId="77777777" w:rsidR="00764A4F" w:rsidRPr="00001426" w:rsidRDefault="00764A4F" w:rsidP="00CD3BE6">
      <w:pPr>
        <w:jc w:val="both"/>
        <w:rPr>
          <w:b/>
        </w:rPr>
      </w:pPr>
    </w:p>
    <w:p w14:paraId="65E783D4" w14:textId="3AA99B7F" w:rsidR="00764A4F" w:rsidRDefault="007A710B" w:rsidP="00CD3BE6">
      <w:pPr>
        <w:jc w:val="both"/>
        <w:rPr>
          <w:b/>
          <w:lang w:val="en-US"/>
        </w:rPr>
      </w:pPr>
      <w:r>
        <w:rPr>
          <w:b/>
          <w:lang w:val="en-US"/>
        </w:rPr>
        <w:t>Abstract</w:t>
      </w:r>
    </w:p>
    <w:p w14:paraId="08B8F55D" w14:textId="77777777" w:rsidR="007A710B" w:rsidRPr="00F43E7D" w:rsidRDefault="007A710B" w:rsidP="00CD3BE6">
      <w:pPr>
        <w:jc w:val="both"/>
        <w:rPr>
          <w:lang w:val="en-US"/>
        </w:rPr>
      </w:pPr>
    </w:p>
    <w:p w14:paraId="4E91957B" w14:textId="30524837" w:rsidR="00D323A3" w:rsidRDefault="00650FB0" w:rsidP="00CD3BE6">
      <w:pPr>
        <w:jc w:val="both"/>
        <w:rPr>
          <w:lang w:val="en"/>
        </w:rPr>
      </w:pPr>
      <w:r w:rsidRPr="00650FB0">
        <w:rPr>
          <w:lang w:val="en"/>
        </w:rPr>
        <w:t xml:space="preserve">The multidisciplinary Hackathon academic activity was applied to some groups of mathematics in </w:t>
      </w:r>
      <w:r w:rsidR="00040309">
        <w:rPr>
          <w:lang w:val="en"/>
        </w:rPr>
        <w:t>Universidad Técnica Particular de Loja</w:t>
      </w:r>
      <w:r w:rsidRPr="00650FB0">
        <w:rPr>
          <w:lang w:val="en"/>
        </w:rPr>
        <w:t xml:space="preserve"> students during the period time of in October 2016 - March 2017. The students registered work</w:t>
      </w:r>
      <w:r>
        <w:rPr>
          <w:lang w:val="en"/>
        </w:rPr>
        <w:t>ed</w:t>
      </w:r>
      <w:r w:rsidRPr="00650FB0">
        <w:rPr>
          <w:lang w:val="en"/>
        </w:rPr>
        <w:t xml:space="preserve"> in multidisciplinary groups to try to response: What problem or social necessity has been d</w:t>
      </w:r>
      <w:r w:rsidR="000E5AC7">
        <w:rPr>
          <w:lang w:val="en"/>
        </w:rPr>
        <w:t>etected and how do you resolve?</w:t>
      </w:r>
      <w:r w:rsidRPr="00650FB0">
        <w:rPr>
          <w:lang w:val="en"/>
        </w:rPr>
        <w:t xml:space="preserve"> The academic act</w:t>
      </w:r>
      <w:r w:rsidR="00536FE0">
        <w:rPr>
          <w:lang w:val="en"/>
        </w:rPr>
        <w:t>ivity was develop in three phases</w:t>
      </w:r>
      <w:r w:rsidRPr="00650FB0">
        <w:rPr>
          <w:lang w:val="en"/>
        </w:rPr>
        <w:t>, informative, assay and</w:t>
      </w:r>
      <w:r>
        <w:rPr>
          <w:lang w:val="en"/>
        </w:rPr>
        <w:t xml:space="preserve"> evaluation. The a</w:t>
      </w:r>
      <w:r w:rsidRPr="00650FB0">
        <w:rPr>
          <w:lang w:val="en"/>
        </w:rPr>
        <w:t>ppl</w:t>
      </w:r>
      <w:r w:rsidR="001C5872">
        <w:rPr>
          <w:lang w:val="en"/>
        </w:rPr>
        <w:t>ication</w:t>
      </w:r>
      <w:r w:rsidRPr="00650FB0">
        <w:rPr>
          <w:lang w:val="en"/>
        </w:rPr>
        <w:t xml:space="preserve"> of design thinking methodology allow to porpoise the solution in different challenges in environment, food, technologic and educative. A commission stablished evaluated according to a rubric the best project. The results show that the students </w:t>
      </w:r>
      <w:r w:rsidR="00F06152">
        <w:rPr>
          <w:lang w:val="en"/>
        </w:rPr>
        <w:t>know and applies</w:t>
      </w:r>
      <w:r w:rsidRPr="00650FB0">
        <w:rPr>
          <w:lang w:val="en"/>
        </w:rPr>
        <w:t xml:space="preserve"> </w:t>
      </w:r>
      <w:r w:rsidR="00F06152">
        <w:rPr>
          <w:lang w:val="en"/>
        </w:rPr>
        <w:t xml:space="preserve">the </w:t>
      </w:r>
      <w:r w:rsidRPr="00650FB0">
        <w:rPr>
          <w:lang w:val="en"/>
        </w:rPr>
        <w:t>new</w:t>
      </w:r>
      <w:r w:rsidR="00F06152">
        <w:rPr>
          <w:lang w:val="en"/>
        </w:rPr>
        <w:t xml:space="preserve"> learning</w:t>
      </w:r>
      <w:r w:rsidRPr="00650FB0">
        <w:rPr>
          <w:lang w:val="en"/>
        </w:rPr>
        <w:t xml:space="preserve"> methodologies to learn and apply in future project in science, medicine, education and biotechnology.</w:t>
      </w:r>
    </w:p>
    <w:p w14:paraId="3630631C" w14:textId="77777777" w:rsidR="00764A4F" w:rsidRPr="00996299" w:rsidRDefault="00764A4F" w:rsidP="00CD3BE6">
      <w:pPr>
        <w:pStyle w:val="ListParagraph"/>
        <w:rPr>
          <w:rFonts w:ascii="Times New Roman" w:hAnsi="Times New Roman"/>
          <w:b/>
          <w:lang w:val="en-US"/>
        </w:rPr>
      </w:pPr>
    </w:p>
    <w:p w14:paraId="7956F572" w14:textId="73F5C8A6" w:rsidR="00764A4F" w:rsidRDefault="00764A4F" w:rsidP="00CD3BE6">
      <w:pPr>
        <w:jc w:val="both"/>
        <w:rPr>
          <w:lang w:val="en-US"/>
        </w:rPr>
      </w:pPr>
      <w:r w:rsidRPr="00001426">
        <w:rPr>
          <w:b/>
          <w:lang w:val="en-US"/>
        </w:rPr>
        <w:t xml:space="preserve">Keywords: </w:t>
      </w:r>
      <w:r w:rsidRPr="00001426">
        <w:rPr>
          <w:lang w:val="en-US"/>
        </w:rPr>
        <w:t>hackathon</w:t>
      </w:r>
      <w:r w:rsidR="009E690E">
        <w:rPr>
          <w:lang w:val="en-US"/>
        </w:rPr>
        <w:t>;</w:t>
      </w:r>
      <w:r w:rsidRPr="00001426">
        <w:rPr>
          <w:lang w:val="en-US"/>
        </w:rPr>
        <w:t xml:space="preserve"> design thinkin</w:t>
      </w:r>
      <w:r w:rsidR="00F77EE1" w:rsidRPr="00001426">
        <w:rPr>
          <w:lang w:val="en-US"/>
        </w:rPr>
        <w:t>g</w:t>
      </w:r>
      <w:r w:rsidR="009E690E">
        <w:rPr>
          <w:lang w:val="en-US"/>
        </w:rPr>
        <w:t>;</w:t>
      </w:r>
      <w:r w:rsidR="00F77EE1" w:rsidRPr="00001426">
        <w:rPr>
          <w:lang w:val="en-US"/>
        </w:rPr>
        <w:t xml:space="preserve"> emp</w:t>
      </w:r>
      <w:r w:rsidRPr="00001426">
        <w:rPr>
          <w:lang w:val="en-US"/>
        </w:rPr>
        <w:t>at</w:t>
      </w:r>
      <w:r w:rsidR="00F77EE1" w:rsidRPr="00001426">
        <w:rPr>
          <w:lang w:val="en-US"/>
        </w:rPr>
        <w:t>hize</w:t>
      </w:r>
      <w:r w:rsidR="009E690E">
        <w:rPr>
          <w:lang w:val="en-US"/>
        </w:rPr>
        <w:t>;</w:t>
      </w:r>
      <w:r w:rsidRPr="00001426">
        <w:rPr>
          <w:lang w:val="en-US"/>
        </w:rPr>
        <w:t xml:space="preserve"> ABP</w:t>
      </w:r>
      <w:r w:rsidR="009E690E">
        <w:rPr>
          <w:lang w:val="en-US"/>
        </w:rPr>
        <w:t>;</w:t>
      </w:r>
      <w:r w:rsidRPr="00001426">
        <w:rPr>
          <w:lang w:val="en-US"/>
        </w:rPr>
        <w:t xml:space="preserve"> education</w:t>
      </w:r>
      <w:r w:rsidR="009E690E">
        <w:rPr>
          <w:lang w:val="en-US"/>
        </w:rPr>
        <w:t xml:space="preserve">; </w:t>
      </w:r>
      <w:r w:rsidRPr="00001426">
        <w:rPr>
          <w:lang w:val="en-US"/>
        </w:rPr>
        <w:t>TICS.</w:t>
      </w:r>
    </w:p>
    <w:p w14:paraId="4AC0702A" w14:textId="77777777" w:rsidR="002C6A5D" w:rsidRDefault="002C6A5D" w:rsidP="00CD3BE6">
      <w:pPr>
        <w:jc w:val="both"/>
        <w:rPr>
          <w:lang w:val="en-US"/>
        </w:rPr>
      </w:pPr>
    </w:p>
    <w:p w14:paraId="4DB1996D" w14:textId="77777777" w:rsidR="002F5680" w:rsidRDefault="002F5680" w:rsidP="00CD3BE6">
      <w:pPr>
        <w:jc w:val="both"/>
        <w:rPr>
          <w:lang w:val="en-US"/>
        </w:rPr>
      </w:pPr>
    </w:p>
    <w:p w14:paraId="79C1CDD3" w14:textId="04A254D7" w:rsidR="00764A4F" w:rsidRPr="00BC4CB3" w:rsidRDefault="00764A4F" w:rsidP="00184D40">
      <w:pPr>
        <w:pStyle w:val="ListParagraph"/>
        <w:numPr>
          <w:ilvl w:val="0"/>
          <w:numId w:val="15"/>
        </w:numPr>
        <w:spacing w:line="360" w:lineRule="auto"/>
        <w:rPr>
          <w:rFonts w:ascii="Times New Roman" w:hAnsi="Times New Roman"/>
          <w:b/>
        </w:rPr>
      </w:pPr>
      <w:r w:rsidRPr="00BD728A">
        <w:rPr>
          <w:rFonts w:ascii="Times New Roman" w:hAnsi="Times New Roman"/>
          <w:b/>
        </w:rPr>
        <w:t>Introducción:</w:t>
      </w:r>
    </w:p>
    <w:p w14:paraId="01131FFF" w14:textId="07E25172" w:rsidR="00B70222" w:rsidRPr="00996299" w:rsidRDefault="006D39B7" w:rsidP="00184D40">
      <w:pPr>
        <w:spacing w:line="360" w:lineRule="auto"/>
        <w:jc w:val="both"/>
        <w:rPr>
          <w:rFonts w:eastAsia="Times New Roman"/>
          <w:color w:val="000000"/>
          <w:lang w:val="es-ES"/>
        </w:rPr>
      </w:pPr>
      <w:r w:rsidRPr="00996299">
        <w:rPr>
          <w:rFonts w:eastAsia="Times New Roman"/>
          <w:lang w:val="es-ES" w:eastAsia="es-MX"/>
        </w:rPr>
        <w:t xml:space="preserve">La construcción del conocimiento en las aulas de la Universidad Técnica Particular de Loja se basa en la </w:t>
      </w:r>
      <w:r w:rsidR="007970AE" w:rsidRPr="00996299">
        <w:rPr>
          <w:rFonts w:eastAsia="Times New Roman"/>
          <w:lang w:val="es-ES" w:eastAsia="es-MX"/>
        </w:rPr>
        <w:t xml:space="preserve">implementación y </w:t>
      </w:r>
      <w:r w:rsidRPr="00996299">
        <w:rPr>
          <w:rFonts w:eastAsia="Times New Roman"/>
          <w:lang w:val="es-ES" w:eastAsia="es-MX"/>
        </w:rPr>
        <w:t xml:space="preserve">aplicación de nuevas </w:t>
      </w:r>
      <w:r w:rsidR="009A3DCC" w:rsidRPr="00996299">
        <w:rPr>
          <w:rFonts w:eastAsia="Times New Roman"/>
          <w:lang w:val="es-ES" w:eastAsia="es-MX"/>
        </w:rPr>
        <w:t xml:space="preserve">herramientas </w:t>
      </w:r>
      <w:r w:rsidR="00194807" w:rsidRPr="00996299">
        <w:rPr>
          <w:rFonts w:eastAsia="Times New Roman"/>
          <w:lang w:val="es-ES" w:eastAsia="es-MX"/>
        </w:rPr>
        <w:t xml:space="preserve">para incentivar </w:t>
      </w:r>
      <w:r w:rsidRPr="00996299">
        <w:rPr>
          <w:rFonts w:eastAsia="Times New Roman"/>
          <w:lang w:val="es-ES" w:eastAsia="es-MX"/>
        </w:rPr>
        <w:t>e</w:t>
      </w:r>
      <w:r w:rsidR="00194807" w:rsidRPr="00996299">
        <w:rPr>
          <w:rFonts w:eastAsia="Times New Roman"/>
          <w:lang w:val="es-ES" w:eastAsia="es-MX"/>
        </w:rPr>
        <w:t>l</w:t>
      </w:r>
      <w:r w:rsidRPr="00996299">
        <w:rPr>
          <w:rFonts w:eastAsia="Times New Roman"/>
          <w:lang w:val="es-ES" w:eastAsia="es-MX"/>
        </w:rPr>
        <w:t xml:space="preserve"> aprendizaje </w:t>
      </w:r>
      <w:r w:rsidR="007970AE" w:rsidRPr="00996299">
        <w:rPr>
          <w:rFonts w:eastAsia="Times New Roman"/>
          <w:lang w:val="es-ES" w:eastAsia="es-MX"/>
        </w:rPr>
        <w:t xml:space="preserve">del alumno. </w:t>
      </w:r>
      <w:r w:rsidR="00B70222" w:rsidRPr="00996299">
        <w:rPr>
          <w:rFonts w:eastAsia="Times New Roman"/>
          <w:lang w:val="es-ES" w:eastAsia="es-MX"/>
        </w:rPr>
        <w:t>El aprendizaje basado en proyecto</w:t>
      </w:r>
      <w:r w:rsidR="0093534E" w:rsidRPr="00996299">
        <w:rPr>
          <w:rFonts w:eastAsia="Times New Roman"/>
          <w:lang w:val="es-ES" w:eastAsia="es-MX"/>
        </w:rPr>
        <w:t>s</w:t>
      </w:r>
      <w:r w:rsidR="00B70222" w:rsidRPr="00996299">
        <w:rPr>
          <w:rFonts w:eastAsia="Times New Roman"/>
          <w:lang w:val="es-ES" w:eastAsia="es-MX"/>
        </w:rPr>
        <w:t xml:space="preserve"> (ABP) es un tema de gran relevancia no solo para nuestro País</w:t>
      </w:r>
      <w:r w:rsidR="00BC0443">
        <w:rPr>
          <w:rFonts w:eastAsia="Times New Roman"/>
          <w:lang w:val="es-ES" w:eastAsia="es-MX"/>
        </w:rPr>
        <w:t>,</w:t>
      </w:r>
      <w:r w:rsidR="00B70222" w:rsidRPr="00996299">
        <w:rPr>
          <w:rFonts w:eastAsia="Times New Roman"/>
          <w:lang w:val="es-ES" w:eastAsia="es-MX"/>
        </w:rPr>
        <w:t xml:space="preserve"> sino a</w:t>
      </w:r>
      <w:r w:rsidR="00B70222" w:rsidRPr="00996299">
        <w:rPr>
          <w:rFonts w:eastAsia="Times New Roman"/>
          <w:color w:val="000000"/>
          <w:shd w:val="clear" w:color="auto" w:fill="FFFFFF"/>
          <w:lang w:val="es-ES"/>
        </w:rPr>
        <w:t xml:space="preserve"> nivel mundial, de tal forma que</w:t>
      </w:r>
      <w:r w:rsidR="00BC0443">
        <w:rPr>
          <w:rFonts w:eastAsia="Times New Roman"/>
          <w:color w:val="000000"/>
          <w:shd w:val="clear" w:color="auto" w:fill="FFFFFF"/>
          <w:lang w:val="es-ES"/>
        </w:rPr>
        <w:t>,</w:t>
      </w:r>
      <w:r w:rsidR="00B70222" w:rsidRPr="00996299">
        <w:rPr>
          <w:rFonts w:eastAsia="Times New Roman"/>
          <w:color w:val="000000"/>
          <w:shd w:val="clear" w:color="auto" w:fill="FFFFFF"/>
          <w:lang w:val="es-ES"/>
        </w:rPr>
        <w:t xml:space="preserve"> es importante </w:t>
      </w:r>
      <w:r w:rsidR="00B70222" w:rsidRPr="00996299">
        <w:rPr>
          <w:rFonts w:eastAsia="Times New Roman"/>
          <w:color w:val="000000"/>
          <w:lang w:val="es-ES"/>
        </w:rPr>
        <w:t xml:space="preserve">la participación activa de alumnos y docentes </w:t>
      </w:r>
      <w:r w:rsidR="00B70222" w:rsidRPr="00996299">
        <w:rPr>
          <w:rFonts w:eastAsia="Times New Roman"/>
          <w:color w:val="000000"/>
          <w:lang w:val="es-ES"/>
        </w:rPr>
        <w:lastRenderedPageBreak/>
        <w:t>como entes principales del proceso de innovación,</w:t>
      </w:r>
      <w:r w:rsidR="00C3027D">
        <w:rPr>
          <w:rFonts w:eastAsia="Times New Roman"/>
          <w:color w:val="000000"/>
          <w:lang w:val="es-ES"/>
        </w:rPr>
        <w:t xml:space="preserve"> tal</w:t>
      </w:r>
      <w:r w:rsidR="00B70222" w:rsidRPr="00996299">
        <w:rPr>
          <w:rFonts w:eastAsia="Times New Roman"/>
          <w:color w:val="000000"/>
          <w:lang w:val="es-ES"/>
        </w:rPr>
        <w:t xml:space="preserve"> como </w:t>
      </w:r>
      <w:r w:rsidR="005611DA">
        <w:rPr>
          <w:rFonts w:eastAsia="Times New Roman"/>
          <w:color w:val="000000"/>
          <w:lang w:val="es-ES"/>
        </w:rPr>
        <w:t>menciona</w:t>
      </w:r>
      <w:r w:rsidR="00B70222" w:rsidRPr="00996299">
        <w:rPr>
          <w:rFonts w:eastAsia="Times New Roman"/>
          <w:color w:val="000000"/>
          <w:lang w:val="es-ES"/>
        </w:rPr>
        <w:t xml:space="preserve"> </w:t>
      </w:r>
      <w:r w:rsidR="00121069">
        <w:rPr>
          <w:rFonts w:eastAsia="Times New Roman"/>
          <w:color w:val="000000"/>
          <w:lang w:val="es-ES"/>
        </w:rPr>
        <w:fldChar w:fldCharType="begin"/>
      </w:r>
      <w:r w:rsidR="00121069">
        <w:rPr>
          <w:rFonts w:eastAsia="Times New Roman"/>
          <w:color w:val="000000"/>
          <w:lang w:val="es-ES"/>
        </w:rPr>
        <w:instrText xml:space="preserve"> ADDIN PAPERS2_CITATIONS &lt;citation&gt;&lt;uuid&gt;0C7DE5BD-1012-4C27-B4B6-F11F8E296F17&lt;/uuid&gt;&lt;priority&gt;0&lt;/priority&gt;&lt;publications&gt;&lt;publication&gt;&lt;volume&gt;0&lt;/volume&gt;&lt;publication_date&gt;99200406301200000000222000&lt;/publication_date&gt;&lt;number&gt;6&lt;/number&gt;&lt;doi&gt;10.18172/con.531&lt;/doi&gt;&lt;startpage&gt;113&lt;/startpage&gt;&lt;title&gt;Innovaci?n en la Ense?anza Universitaria&lt;/title&gt;&lt;uuid&gt;544DDE2A-39D9-460D-8836-E829153B7D19&lt;/uuid&gt;&lt;subtype&gt;400&lt;/subtype&gt;&lt;endpage&gt;136&lt;/endpage&gt;&lt;type&gt;400&lt;/type&gt;&lt;url&gt;https://publicaciones.unirioja.es/ojs/index.php/contextos/article/view/531&lt;/url&gt;&lt;bundle&gt;&lt;publication&gt;&lt;title&gt;Contextos Educativos. Revista de Educaci?n&lt;/title&gt;&lt;type&gt;-100&lt;/type&gt;&lt;subtype&gt;-100&lt;/subtype&gt;&lt;uuid&gt;680A68A1-6D49-439A-9348-CB79B0C0D393&lt;/uuid&gt;&lt;/publication&gt;&lt;/bundle&gt;&lt;authors&gt;&lt;author&gt;&lt;firstName&gt;Miguel&lt;/firstName&gt;&lt;middleNames&gt;Angel&lt;/middleNames&gt;&lt;lastName&gt;Zabalza Beraza&lt;/lastName&gt;&lt;/author&gt;&lt;/authors&gt;&lt;/publication&gt;&lt;/publications&gt;&lt;cites&gt;&lt;/cites&gt;&lt;/citation&gt;</w:instrText>
      </w:r>
      <w:r w:rsidR="00121069">
        <w:rPr>
          <w:rFonts w:eastAsia="Times New Roman"/>
          <w:color w:val="000000"/>
          <w:lang w:val="es-ES"/>
        </w:rPr>
        <w:fldChar w:fldCharType="separate"/>
      </w:r>
      <w:r w:rsidR="00121069">
        <w:rPr>
          <w:lang w:eastAsia="es-ES"/>
        </w:rPr>
        <w:t xml:space="preserve">Zabalza Beraza, </w:t>
      </w:r>
      <w:r w:rsidR="00121069">
        <w:rPr>
          <w:rFonts w:eastAsia="Times New Roman"/>
          <w:color w:val="000000"/>
          <w:lang w:val="es-ES"/>
        </w:rPr>
        <w:fldChar w:fldCharType="end"/>
      </w:r>
      <w:r w:rsidR="00B70222" w:rsidRPr="00862F9E">
        <w:t>(200</w:t>
      </w:r>
      <w:r w:rsidR="00576B22">
        <w:t>4</w:t>
      </w:r>
      <w:r w:rsidR="00B70222" w:rsidRPr="00862F9E">
        <w:t>)</w:t>
      </w:r>
      <w:r w:rsidR="00C960A0">
        <w:t xml:space="preserve"> </w:t>
      </w:r>
      <w:r w:rsidR="00B70222" w:rsidRPr="00862F9E">
        <w:t xml:space="preserve">, </w:t>
      </w:r>
      <w:r w:rsidR="00B70222" w:rsidRPr="00996299">
        <w:rPr>
          <w:rFonts w:eastAsia="Times New Roman"/>
          <w:color w:val="000000"/>
          <w:lang w:val="es-ES"/>
        </w:rPr>
        <w:t xml:space="preserve">“Innovar no es sólo hacer cosas distintas sino hacer cosas mejores”. </w:t>
      </w:r>
    </w:p>
    <w:p w14:paraId="2ED52320" w14:textId="77777777" w:rsidR="007B706A" w:rsidRPr="00996299" w:rsidRDefault="007B706A" w:rsidP="00184D40">
      <w:pPr>
        <w:spacing w:line="360" w:lineRule="auto"/>
        <w:jc w:val="both"/>
        <w:rPr>
          <w:rFonts w:eastAsia="Times New Roman"/>
          <w:color w:val="000000"/>
          <w:lang w:val="es-ES"/>
        </w:rPr>
      </w:pPr>
    </w:p>
    <w:p w14:paraId="2A31F66B" w14:textId="13AE3A58" w:rsidR="00B27C15" w:rsidRPr="00996299" w:rsidRDefault="001871FE" w:rsidP="00184D40">
      <w:pPr>
        <w:spacing w:line="360" w:lineRule="auto"/>
        <w:jc w:val="both"/>
        <w:rPr>
          <w:rFonts w:eastAsia="Times New Roman"/>
          <w:color w:val="000000"/>
          <w:shd w:val="clear" w:color="auto" w:fill="FFFFFF"/>
          <w:lang w:val="es-ES"/>
        </w:rPr>
      </w:pPr>
      <w:r>
        <w:rPr>
          <w:rFonts w:eastAsia="Times New Roman"/>
          <w:color w:val="000000"/>
          <w:shd w:val="clear" w:color="auto" w:fill="FFFFFF"/>
          <w:lang w:val="es-ES"/>
        </w:rPr>
        <w:t>Además</w:t>
      </w:r>
      <w:r w:rsidR="008C401C">
        <w:rPr>
          <w:rFonts w:eastAsia="Times New Roman"/>
          <w:color w:val="000000"/>
          <w:shd w:val="clear" w:color="auto" w:fill="FFFFFF"/>
          <w:lang w:val="es-ES"/>
        </w:rPr>
        <w:t>, s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egún la Asociación de Colegios Americanos </w:t>
      </w:r>
      <w:r w:rsidR="0093534E" w:rsidRPr="00996299">
        <w:rPr>
          <w:rFonts w:eastAsia="Times New Roman"/>
          <w:color w:val="000000"/>
          <w:shd w:val="clear" w:color="auto" w:fill="FFFFFF"/>
          <w:lang w:val="es-ES"/>
        </w:rPr>
        <w:t>en base a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encuesta</w:t>
      </w:r>
      <w:r w:rsidR="0093534E" w:rsidRPr="00996299">
        <w:rPr>
          <w:rFonts w:eastAsia="Times New Roman"/>
          <w:color w:val="000000"/>
          <w:shd w:val="clear" w:color="auto" w:fill="FFFFFF"/>
          <w:lang w:val="es-ES"/>
        </w:rPr>
        <w:t>s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universitaria</w:t>
      </w:r>
      <w:r w:rsidR="0093534E" w:rsidRPr="00996299">
        <w:rPr>
          <w:rFonts w:eastAsia="Times New Roman"/>
          <w:color w:val="000000"/>
          <w:shd w:val="clear" w:color="auto" w:fill="FFFFFF"/>
          <w:lang w:val="es-ES"/>
        </w:rPr>
        <w:t>s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CE584B">
        <w:rPr>
          <w:rFonts w:eastAsia="Times New Roman"/>
          <w:color w:val="000000"/>
          <w:shd w:val="clear" w:color="auto" w:fill="FFFFFF"/>
          <w:lang w:val="es-ES"/>
        </w:rPr>
        <w:t>realizada</w:t>
      </w:r>
      <w:r w:rsidR="006810EA">
        <w:rPr>
          <w:rFonts w:eastAsia="Times New Roman"/>
          <w:color w:val="000000"/>
          <w:shd w:val="clear" w:color="auto" w:fill="FFFFFF"/>
          <w:lang w:val="es-ES"/>
        </w:rPr>
        <w:t>s</w:t>
      </w:r>
      <w:r w:rsidR="00CE584B">
        <w:rPr>
          <w:rFonts w:eastAsia="Times New Roman"/>
          <w:color w:val="000000"/>
          <w:shd w:val="clear" w:color="auto" w:fill="FFFFFF"/>
          <w:lang w:val="es-ES"/>
        </w:rPr>
        <w:t xml:space="preserve"> en el año 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>2013, casi todos (95</w:t>
      </w:r>
      <w:r>
        <w:rPr>
          <w:rFonts w:eastAsia="Times New Roman"/>
          <w:color w:val="000000"/>
          <w:shd w:val="clear" w:color="auto" w:fill="FFFFFF"/>
          <w:lang w:val="es-ES"/>
        </w:rPr>
        <w:t>%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) los empleadores indican que darán preferencia </w:t>
      </w:r>
      <w:r w:rsidR="00EF4CE6" w:rsidRPr="00996299">
        <w:rPr>
          <w:rFonts w:eastAsia="Times New Roman"/>
          <w:color w:val="000000"/>
          <w:shd w:val="clear" w:color="auto" w:fill="FFFFFF"/>
          <w:lang w:val="es-ES"/>
        </w:rPr>
        <w:t>a</w:t>
      </w:r>
      <w:r w:rsidR="006A6FDE" w:rsidRPr="00996299">
        <w:rPr>
          <w:rFonts w:eastAsia="Times New Roman"/>
          <w:color w:val="000000"/>
          <w:shd w:val="clear" w:color="auto" w:fill="FFFFFF"/>
          <w:lang w:val="es-ES"/>
        </w:rPr>
        <w:t xml:space="preserve"> graduados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6A6FDE" w:rsidRPr="00996299">
        <w:rPr>
          <w:rFonts w:eastAsia="Times New Roman"/>
          <w:color w:val="000000"/>
          <w:shd w:val="clear" w:color="auto" w:fill="FFFFFF"/>
          <w:lang w:val="es-ES"/>
        </w:rPr>
        <w:t>u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 xml:space="preserve">niversitarios </w:t>
      </w:r>
      <w:r w:rsidR="00EF4CE6" w:rsidRPr="00996299">
        <w:rPr>
          <w:rFonts w:eastAsia="Times New Roman"/>
          <w:color w:val="000000"/>
          <w:shd w:val="clear" w:color="auto" w:fill="FFFFFF"/>
          <w:lang w:val="es-ES"/>
        </w:rPr>
        <w:t>que pueden contribuir a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innovaciones en su lugar de 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>trabajo, con</w:t>
      </w:r>
      <w:r w:rsidR="00E7127D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>un 93</w:t>
      </w:r>
      <w:r w:rsidR="000C7539">
        <w:rPr>
          <w:rFonts w:eastAsia="Times New Roman"/>
          <w:color w:val="000000"/>
          <w:shd w:val="clear" w:color="auto" w:fill="FFFFFF"/>
          <w:lang w:val="es-ES"/>
        </w:rPr>
        <w:t>%</w:t>
      </w:r>
      <w:r w:rsidR="005959A1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2B5ADF">
        <w:rPr>
          <w:rFonts w:eastAsia="Times New Roman"/>
          <w:color w:val="000000"/>
          <w:shd w:val="clear" w:color="auto" w:fill="FFFFFF"/>
          <w:lang w:val="es-ES"/>
        </w:rPr>
        <w:t>que están de</w:t>
      </w:r>
      <w:r w:rsidR="006810EA">
        <w:rPr>
          <w:rFonts w:eastAsia="Times New Roman"/>
          <w:color w:val="000000"/>
          <w:shd w:val="clear" w:color="auto" w:fill="FFFFFF"/>
          <w:lang w:val="es-ES"/>
        </w:rPr>
        <w:t xml:space="preserve"> acuerdo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2B5ADF">
        <w:rPr>
          <w:rFonts w:eastAsia="Times New Roman"/>
          <w:color w:val="000000"/>
          <w:shd w:val="clear" w:color="auto" w:fill="FFFFFF"/>
          <w:lang w:val="es-ES"/>
        </w:rPr>
        <w:t xml:space="preserve">con </w:t>
      </w:r>
      <w:r w:rsidR="00D5124F" w:rsidRPr="00996299">
        <w:rPr>
          <w:rFonts w:eastAsia="Times New Roman"/>
          <w:color w:val="000000"/>
          <w:shd w:val="clear" w:color="auto" w:fill="FFFFFF"/>
          <w:lang w:val="es-ES"/>
        </w:rPr>
        <w:t xml:space="preserve">que </w:t>
      </w:r>
      <w:r w:rsidR="00C94A6F" w:rsidRPr="00996299">
        <w:rPr>
          <w:rFonts w:eastAsia="Times New Roman"/>
          <w:color w:val="000000"/>
          <w:shd w:val="clear" w:color="auto" w:fill="FFFFFF"/>
          <w:lang w:val="es-ES"/>
        </w:rPr>
        <w:t>má</w:t>
      </w:r>
      <w:r w:rsidR="00767C7B" w:rsidRPr="00996299">
        <w:rPr>
          <w:rFonts w:eastAsia="Times New Roman"/>
          <w:color w:val="000000"/>
          <w:shd w:val="clear" w:color="auto" w:fill="FFFFFF"/>
          <w:lang w:val="es-ES"/>
        </w:rPr>
        <w:t>s importante</w:t>
      </w:r>
      <w:r w:rsidR="00C94A6F" w:rsidRPr="00996299">
        <w:rPr>
          <w:rFonts w:eastAsia="Times New Roman"/>
          <w:color w:val="000000"/>
          <w:shd w:val="clear" w:color="auto" w:fill="FFFFFF"/>
          <w:lang w:val="es-ES"/>
        </w:rPr>
        <w:t xml:space="preserve"> que </w:t>
      </w:r>
      <w:r w:rsidR="00DC3233">
        <w:rPr>
          <w:rFonts w:eastAsia="Times New Roman"/>
          <w:color w:val="000000"/>
          <w:shd w:val="clear" w:color="auto" w:fill="FFFFFF"/>
          <w:lang w:val="es-ES"/>
        </w:rPr>
        <w:t>un</w:t>
      </w:r>
      <w:r w:rsidR="00C94A6F" w:rsidRPr="00996299">
        <w:rPr>
          <w:rFonts w:eastAsia="Times New Roman"/>
          <w:color w:val="000000"/>
          <w:shd w:val="clear" w:color="auto" w:fill="FFFFFF"/>
          <w:lang w:val="es-ES"/>
        </w:rPr>
        <w:t xml:space="preserve"> tí</w:t>
      </w:r>
      <w:r w:rsidR="00D5124F" w:rsidRPr="00996299">
        <w:rPr>
          <w:rFonts w:eastAsia="Times New Roman"/>
          <w:color w:val="000000"/>
          <w:shd w:val="clear" w:color="auto" w:fill="FFFFFF"/>
          <w:lang w:val="es-ES"/>
        </w:rPr>
        <w:t>tulo es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"un candidato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1B17A5" w:rsidRPr="00996299">
        <w:rPr>
          <w:rFonts w:eastAsia="Times New Roman"/>
          <w:color w:val="000000"/>
          <w:shd w:val="clear" w:color="auto" w:fill="FFFFFF"/>
          <w:lang w:val="es-ES"/>
        </w:rPr>
        <w:t xml:space="preserve">que </w:t>
      </w:r>
      <w:r w:rsidR="00C94A6F" w:rsidRPr="00996299">
        <w:rPr>
          <w:rFonts w:eastAsia="Times New Roman"/>
          <w:color w:val="000000"/>
          <w:shd w:val="clear" w:color="auto" w:fill="FFFFFF"/>
          <w:lang w:val="es-ES"/>
        </w:rPr>
        <w:t>demuestre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 xml:space="preserve"> capacidad de pensamiento crítico, comunicación</w:t>
      </w:r>
      <w:r w:rsidR="00C94A6F" w:rsidRPr="00996299">
        <w:rPr>
          <w:rFonts w:eastAsia="Times New Roman"/>
          <w:color w:val="000000"/>
          <w:shd w:val="clear" w:color="auto" w:fill="FFFFFF"/>
          <w:lang w:val="es-ES"/>
        </w:rPr>
        <w:t xml:space="preserve"> clara</w:t>
      </w:r>
      <w:r w:rsidR="00B27C15" w:rsidRPr="00996299">
        <w:rPr>
          <w:rFonts w:eastAsia="Times New Roman"/>
          <w:color w:val="000000"/>
          <w:shd w:val="clear" w:color="auto" w:fill="FFFFFF"/>
          <w:lang w:val="es-ES"/>
        </w:rPr>
        <w:t xml:space="preserve"> </w:t>
      </w:r>
      <w:r w:rsidR="00206F90" w:rsidRPr="00996299">
        <w:rPr>
          <w:rFonts w:eastAsia="Times New Roman"/>
          <w:color w:val="000000"/>
          <w:shd w:val="clear" w:color="auto" w:fill="FFFFFF"/>
          <w:lang w:val="es-ES"/>
        </w:rPr>
        <w:t>y resolución de</w:t>
      </w:r>
      <w:r w:rsidR="007B706A" w:rsidRPr="00996299">
        <w:rPr>
          <w:rFonts w:eastAsia="Times New Roman"/>
          <w:color w:val="000000"/>
          <w:shd w:val="clear" w:color="auto" w:fill="FFFFFF"/>
          <w:lang w:val="es-ES"/>
        </w:rPr>
        <w:t xml:space="preserve"> problemas complejos"</w:t>
      </w:r>
      <w:r w:rsidR="00576B22">
        <w:rPr>
          <w:rFonts w:eastAsia="Times New Roman"/>
          <w:color w:val="000000"/>
          <w:shd w:val="clear" w:color="auto" w:fill="FFFFFF"/>
          <w:lang w:val="es-ES"/>
        </w:rPr>
        <w:fldChar w:fldCharType="begin"/>
      </w:r>
      <w:r w:rsidR="00121069">
        <w:rPr>
          <w:rFonts w:eastAsia="Times New Roman"/>
          <w:color w:val="000000"/>
          <w:shd w:val="clear" w:color="auto" w:fill="FFFFFF"/>
          <w:lang w:val="es-ES"/>
        </w:rPr>
        <w:instrText xml:space="preserve"> ADDIN PAPERS2_CITATIONS &lt;citation&gt;&lt;uuid&gt;43E6BCAE-6B4B-4914-A6F0-07711493CB2C&lt;/uuid&gt;&lt;priority&gt;0&lt;/priority&gt;&lt;publications&gt;&lt;publication&gt;&lt;volume&gt;25&lt;/volume&gt;&lt;publication_date&gt;99201503261200000000222000&lt;/publication_date&gt;&lt;number&gt;1&lt;/number&gt;&lt;doi&gt;10.1080/10528008.2015.999600&lt;/doi&gt;&lt;startpage&gt;33&lt;/startpage&gt;&lt;title&gt;The Markathon: Adapting the Hackathon Model for an Introductory Marketing Class Project&lt;/title&gt;&lt;uuid&gt;77F5F4F4-B697-4B84-B95C-D70DC8691EED&lt;/uuid&gt;&lt;subtype&gt;400&lt;/subtype&gt;&lt;endpage&gt;38&lt;/endpage&gt;&lt;type&gt;400&lt;/type&gt;&lt;url&gt;http://www.tandfonline.com/doi/abs/10.1080/10528008.2015.999600&lt;/url&gt;&lt;bundle&gt;&lt;publication&gt;&lt;title&gt;Marketing Education Review&lt;/title&gt;&lt;type&gt;-100&lt;/type&gt;&lt;subtype&gt;-100&lt;/subtype&gt;&lt;uuid&gt;7686E15B-390E-466A-ABDE-D355642B6927&lt;/uuid&gt;&lt;/publication&gt;&lt;/bundle&gt;&lt;authors&gt;&lt;author&gt;&lt;firstName&gt;Michelle&lt;/firstName&gt;&lt;lastName&gt;Calco&lt;/lastName&gt;&lt;/author&gt;&lt;author&gt;&lt;firstName&gt;Ann&lt;/firstName&gt;&lt;lastName&gt;Veeck&lt;/lastName&gt;&lt;/author&gt;&lt;/authors&gt;&lt;/publication&gt;&lt;/publications&gt;&lt;cites&gt;&lt;/cites&gt;&lt;/citation&gt;</w:instrText>
      </w:r>
      <w:r w:rsidR="00576B22">
        <w:rPr>
          <w:rFonts w:eastAsia="Times New Roman"/>
          <w:color w:val="000000"/>
          <w:shd w:val="clear" w:color="auto" w:fill="FFFFFF"/>
          <w:lang w:val="es-ES"/>
        </w:rPr>
        <w:fldChar w:fldCharType="separate"/>
      </w:r>
      <w:r w:rsidR="00121069">
        <w:rPr>
          <w:lang w:eastAsia="es-ES"/>
        </w:rPr>
        <w:t>(Calco &amp; Veeck, 2015)</w:t>
      </w:r>
      <w:r w:rsidR="00576B22">
        <w:rPr>
          <w:rFonts w:eastAsia="Times New Roman"/>
          <w:color w:val="000000"/>
          <w:shd w:val="clear" w:color="auto" w:fill="FFFFFF"/>
          <w:lang w:val="es-ES"/>
        </w:rPr>
        <w:fldChar w:fldCharType="end"/>
      </w:r>
      <w:r w:rsidR="00D5124F" w:rsidRPr="00996299">
        <w:rPr>
          <w:color w:val="000000"/>
          <w:lang w:val="es-ES"/>
        </w:rPr>
        <w:t xml:space="preserve"> </w:t>
      </w:r>
      <w:r w:rsidR="00B27C15" w:rsidRPr="00996299">
        <w:rPr>
          <w:color w:val="000000"/>
          <w:lang w:val="es-ES"/>
        </w:rPr>
        <w:t>.</w:t>
      </w:r>
    </w:p>
    <w:p w14:paraId="254E9314" w14:textId="77777777" w:rsidR="000C1B03" w:rsidRPr="00996299" w:rsidRDefault="000C1B03" w:rsidP="00184D40">
      <w:pPr>
        <w:spacing w:line="360" w:lineRule="auto"/>
        <w:jc w:val="both"/>
        <w:rPr>
          <w:rFonts w:eastAsia="Times New Roman"/>
          <w:lang w:val="es-ES" w:eastAsia="es-MX"/>
        </w:rPr>
      </w:pPr>
    </w:p>
    <w:p w14:paraId="2D4B9ED3" w14:textId="11F453EE" w:rsidR="00764A4F" w:rsidRPr="00BF6AD4" w:rsidRDefault="005959A1" w:rsidP="00184D40">
      <w:pPr>
        <w:spacing w:line="360" w:lineRule="auto"/>
        <w:jc w:val="both"/>
      </w:pPr>
      <w:r>
        <w:t>Consideramos que</w:t>
      </w:r>
      <w:r w:rsidR="002B5ADF">
        <w:t>,</w:t>
      </w:r>
      <w:r>
        <w:t xml:space="preserve"> l</w:t>
      </w:r>
      <w:r w:rsidR="006E47D3" w:rsidRPr="00862F9E">
        <w:t xml:space="preserve">a generación de ideas </w:t>
      </w:r>
      <w:r w:rsidR="002B15C3">
        <w:t>a través de</w:t>
      </w:r>
      <w:r w:rsidR="006E47D3" w:rsidRPr="00862F9E">
        <w:t xml:space="preserve"> este tipo de aplicaciones</w:t>
      </w:r>
      <w:r w:rsidR="00920C99">
        <w:t xml:space="preserve"> educativas e</w:t>
      </w:r>
      <w:r w:rsidR="006E47D3" w:rsidRPr="00862F9E">
        <w:t xml:space="preserve"> innovadoras requiere de </w:t>
      </w:r>
      <w:r w:rsidR="00764A4F" w:rsidRPr="00862F9E">
        <w:t xml:space="preserve">tiempo y organización </w:t>
      </w:r>
      <w:r w:rsidR="006E47D3" w:rsidRPr="00BF6AD4">
        <w:t xml:space="preserve">en equipos multidisciplinarios </w:t>
      </w:r>
      <w:r w:rsidR="00764A4F" w:rsidRPr="00BF6AD4">
        <w:t xml:space="preserve">para </w:t>
      </w:r>
      <w:r w:rsidR="006E47D3" w:rsidRPr="00BF6AD4">
        <w:t>generar propuestas</w:t>
      </w:r>
      <w:r w:rsidR="005D0E98" w:rsidRPr="00BF6AD4">
        <w:t xml:space="preserve">, aplicar conocimiento </w:t>
      </w:r>
      <w:r w:rsidR="00A9188E" w:rsidRPr="00BF6AD4">
        <w:t>e</w:t>
      </w:r>
      <w:r w:rsidR="00B91C23" w:rsidRPr="00BF6AD4">
        <w:t xml:space="preserve"> inferir</w:t>
      </w:r>
      <w:r w:rsidR="00764A4F" w:rsidRPr="00BF6AD4">
        <w:t xml:space="preserve"> resultado</w:t>
      </w:r>
      <w:r w:rsidR="005D0E98" w:rsidRPr="00BF6AD4">
        <w:t>s</w:t>
      </w:r>
      <w:r w:rsidR="00764A4F" w:rsidRPr="00BF6AD4">
        <w:t xml:space="preserve">. </w:t>
      </w:r>
      <w:r w:rsidR="00A3009A">
        <w:t xml:space="preserve">El reto actual dentro de la educación superior es </w:t>
      </w:r>
      <w:r w:rsidR="00764A4F" w:rsidRPr="00BF6AD4">
        <w:t>la necesidad urgente de cambiar el enfoque de enseñanza</w:t>
      </w:r>
      <w:r w:rsidR="002B5ADF">
        <w:t>,</w:t>
      </w:r>
      <w:r w:rsidR="00764A4F" w:rsidRPr="00BF6AD4">
        <w:t xml:space="preserve"> para proveer a los estudiantes </w:t>
      </w:r>
      <w:r w:rsidR="004F21B9" w:rsidRPr="00BF6AD4">
        <w:t xml:space="preserve">destrezas </w:t>
      </w:r>
      <w:r w:rsidR="008C7AC5" w:rsidRPr="00BF6AD4">
        <w:t xml:space="preserve">adicionales </w:t>
      </w:r>
      <w:r w:rsidR="00764A4F" w:rsidRPr="00BF6AD4">
        <w:t xml:space="preserve">que les permitan analizar y resolver problemas reales </w:t>
      </w:r>
      <w:r w:rsidR="00576B22">
        <w:fldChar w:fldCharType="begin"/>
      </w:r>
      <w:r w:rsidR="00121069">
        <w:instrText xml:space="preserve"> ADDIN PAPERS2_CITATIONS &lt;citation&gt;&lt;uuid&gt;87A8E0E3-7528-4BE8-A8E1-6B788394E229&lt;/uuid&gt;&lt;priority&gt;0&lt;/priority&gt;&lt;publications&gt;&lt;publication&gt;&lt;volume&gt;40&lt;/volume&gt;&lt;publication_date&gt;99201606081200000000222000&lt;/publication_date&gt;&lt;number&gt;7&lt;/number&gt;&lt;doi&gt;10.1007/s10916-016-0532-3&lt;/doi&gt;&lt;startpage&gt;42&lt;/startpage&gt;&lt;title&gt;Healthcare Hackathons Provide Educational and Innovation Opportunities: A Case Study and Best Practice Recommendations&lt;/title&gt;&lt;uuid&gt;303AC08D-276D-4630-8AE8-B888A52D71EB&lt;/uuid&gt;&lt;subtype&gt;400&lt;/subtype&gt;&lt;publisher&gt;Springer US&lt;/publisher&gt;&lt;type&gt;400&lt;/type&gt;&lt;url&gt;http://link.springer.com/10.1007/s10916-016-0532-3&lt;/url&gt;&lt;bundle&gt;&lt;publication&gt;&lt;title&gt;Journal of Medical Systems&lt;/title&gt;&lt;type&gt;-100&lt;/type&gt;&lt;subtype&gt;-100&lt;/subtype&gt;&lt;uuid&gt;B5C0C485-7C76-4FD6-8ACF-53620CCAB99E&lt;/uuid&gt;&lt;/publication&gt;&lt;/bundle&gt;&lt;authors&gt;&lt;author&gt;&lt;firstName&gt;Julie&lt;/firstName&gt;&lt;middleNames&gt;K&lt;/middleNames&gt;&lt;lastName&gt;Silver&lt;/lastName&gt;&lt;/author&gt;&lt;author&gt;&lt;firstName&gt;David&lt;/firstName&gt;&lt;middleNames&gt;S&lt;/middleNames&gt;&lt;lastName&gt;Binder&lt;/lastName&gt;&lt;/author&gt;&lt;author&gt;&lt;firstName&gt;Nevena&lt;/firstName&gt;&lt;lastName&gt;Zubcevik&lt;/lastName&gt;&lt;/author&gt;&lt;author&gt;&lt;firstName&gt;Ross&lt;/firstName&gt;&lt;middleNames&gt;D&lt;/middleNames&gt;&lt;lastName&gt;Zafonte&lt;/lastName&gt;&lt;/author&gt;&lt;/authors&gt;&lt;/publication&gt;&lt;/publications&gt;&lt;cites&gt;&lt;/cites&gt;&lt;/citation&gt;</w:instrText>
      </w:r>
      <w:r w:rsidR="00576B22">
        <w:fldChar w:fldCharType="separate"/>
      </w:r>
      <w:r w:rsidR="00121069">
        <w:rPr>
          <w:lang w:eastAsia="es-ES"/>
        </w:rPr>
        <w:t>(Silver, Binder, Zubcevik, &amp; Zafonte, 2016)</w:t>
      </w:r>
      <w:r w:rsidR="00576B22">
        <w:fldChar w:fldCharType="end"/>
      </w:r>
      <w:r w:rsidR="00576B22">
        <w:t>.</w:t>
      </w:r>
    </w:p>
    <w:p w14:paraId="4918C35E" w14:textId="77777777" w:rsidR="00764A4F" w:rsidRPr="00BF6AD4" w:rsidRDefault="00764A4F" w:rsidP="00184D40">
      <w:pPr>
        <w:spacing w:line="360" w:lineRule="auto"/>
        <w:jc w:val="both"/>
      </w:pPr>
    </w:p>
    <w:p w14:paraId="39D0A607" w14:textId="1E00F346" w:rsidR="00BC7361" w:rsidRDefault="00A3009A" w:rsidP="00184D40">
      <w:pPr>
        <w:spacing w:line="360" w:lineRule="auto"/>
        <w:jc w:val="both"/>
      </w:pPr>
      <w:r>
        <w:t>De este modo</w:t>
      </w:r>
      <w:r w:rsidR="002B5ADF">
        <w:t>,</w:t>
      </w:r>
      <w:r>
        <w:t xml:space="preserve"> se ha implementado dentro del desafío educativo a l</w:t>
      </w:r>
      <w:r w:rsidR="00764A4F" w:rsidRPr="00BF6AD4">
        <w:t xml:space="preserve">os </w:t>
      </w:r>
      <w:r w:rsidR="001C5872">
        <w:rPr>
          <w:i/>
        </w:rPr>
        <w:t>H</w:t>
      </w:r>
      <w:r w:rsidR="00764A4F" w:rsidRPr="00BF6AD4">
        <w:rPr>
          <w:i/>
        </w:rPr>
        <w:t>ackathons</w:t>
      </w:r>
      <w:r>
        <w:rPr>
          <w:i/>
        </w:rPr>
        <w:t>,</w:t>
      </w:r>
      <w:r w:rsidR="00764A4F" w:rsidRPr="00BF6AD4">
        <w:t xml:space="preserve"> </w:t>
      </w:r>
      <w:r w:rsidR="00F06152">
        <w:t>como</w:t>
      </w:r>
      <w:r w:rsidR="00764A4F" w:rsidRPr="00BF6AD4">
        <w:t xml:space="preserve"> la oportunidad de practicar intensivamente el aprendizaje basado en problemas</w:t>
      </w:r>
      <w:r w:rsidR="0061150D" w:rsidRPr="00BF6AD4">
        <w:t xml:space="preserve"> </w:t>
      </w:r>
      <w:r w:rsidR="00764A4F" w:rsidRPr="00BF6AD4">
        <w:t>(ABP)</w:t>
      </w:r>
      <w:r w:rsidR="00BC7361">
        <w:t>.</w:t>
      </w:r>
    </w:p>
    <w:p w14:paraId="560BC843" w14:textId="15887D40" w:rsidR="00764A4F" w:rsidRPr="00BF6AD4" w:rsidRDefault="00597F12" w:rsidP="00184D40">
      <w:pPr>
        <w:spacing w:line="360" w:lineRule="auto"/>
        <w:jc w:val="both"/>
      </w:pPr>
      <w:r w:rsidRPr="00755AE4">
        <w:t>Su</w:t>
      </w:r>
      <w:r w:rsidR="00F06152">
        <w:t xml:space="preserve"> principal</w:t>
      </w:r>
      <w:r w:rsidRPr="00755AE4">
        <w:t xml:space="preserve"> objetivo es buscar la mejor solución a un problema, programarla </w:t>
      </w:r>
      <w:r w:rsidRPr="00996342">
        <w:t>y/</w:t>
      </w:r>
      <w:r w:rsidRPr="00862F9E">
        <w:t xml:space="preserve">o construirla de forma colaborativa, durante un plazo determinado de tiempo </w:t>
      </w:r>
      <w:r w:rsidR="00576B22">
        <w:fldChar w:fldCharType="begin"/>
      </w:r>
      <w:r w:rsidR="00121069">
        <w:instrText xml:space="preserve"> ADDIN PAPERS2_CITATIONS &lt;citation&gt;&lt;uuid&gt;34C933DC-4A42-4B42-BE5E-9A83162FF591&lt;/uuid&gt;&lt;priority&gt;0&lt;/priority&gt;&lt;publications&gt;&lt;publication&gt;&lt;volume&gt;25&lt;/volume&gt;&lt;publication_date&gt;99201503261200000000222000&lt;/publication_date&gt;&lt;number&gt;1&lt;/number&gt;&lt;doi&gt;10.1080/10528008.2015.999600&lt;/doi&gt;&lt;startpage&gt;33&lt;/startpage&gt;&lt;title&gt;The Markathon: Adapting the Hackathon Model for an Introductory Marketing Class Project&lt;/title&gt;&lt;uuid&gt;77F5F4F4-B697-4B84-B95C-D70DC8691EED&lt;/uuid&gt;&lt;subtype&gt;400&lt;/subtype&gt;&lt;endpage&gt;38&lt;/endpage&gt;&lt;type&gt;400&lt;/type&gt;&lt;url&gt;http://www.tandfonline.com/doi/abs/10.1080/10528008.2015.999600&lt;/url&gt;&lt;bundle&gt;&lt;publication&gt;&lt;title&gt;Marketing Education Review&lt;/title&gt;&lt;type&gt;-100&lt;/type&gt;&lt;subtype&gt;-100&lt;/subtype&gt;&lt;uuid&gt;7686E15B-390E-466A-ABDE-D355642B6927&lt;/uuid&gt;&lt;/publication&gt;&lt;/bundle&gt;&lt;authors&gt;&lt;author&gt;&lt;firstName&gt;Michelle&lt;/firstName&gt;&lt;lastName&gt;Calco&lt;/lastName&gt;&lt;/author&gt;&lt;author&gt;&lt;firstName&gt;Ann&lt;/firstName&gt;&lt;lastName&gt;Veeck&lt;/lastName&gt;&lt;/author&gt;&lt;/authors&gt;&lt;/publication&gt;&lt;/publications&gt;&lt;cites&gt;&lt;/cites&gt;&lt;/citation&gt;</w:instrText>
      </w:r>
      <w:r w:rsidR="00576B22">
        <w:fldChar w:fldCharType="separate"/>
      </w:r>
      <w:r w:rsidR="00121069">
        <w:rPr>
          <w:lang w:eastAsia="es-ES"/>
        </w:rPr>
        <w:t>(Calco &amp; Veeck, 2015)</w:t>
      </w:r>
      <w:r w:rsidR="00576B22">
        <w:fldChar w:fldCharType="end"/>
      </w:r>
      <w:r w:rsidR="002B5ADF">
        <w:t xml:space="preserve"> </w:t>
      </w:r>
      <w:r w:rsidRPr="00862F9E">
        <w:t>de preferencia en el mismo espacio físico.</w:t>
      </w:r>
    </w:p>
    <w:p w14:paraId="740FA442" w14:textId="77777777" w:rsidR="0062319F" w:rsidRPr="00BF6AD4" w:rsidRDefault="0062319F" w:rsidP="00184D40">
      <w:pPr>
        <w:spacing w:line="360" w:lineRule="auto"/>
        <w:jc w:val="both"/>
      </w:pPr>
    </w:p>
    <w:p w14:paraId="13665877" w14:textId="714400F2" w:rsidR="007B251D" w:rsidRPr="00862F9E" w:rsidRDefault="00B326A1" w:rsidP="00184D40">
      <w:pPr>
        <w:spacing w:line="360" w:lineRule="auto"/>
        <w:jc w:val="both"/>
      </w:pPr>
      <w:r w:rsidRPr="00BF6AD4">
        <w:rPr>
          <w:iCs/>
        </w:rPr>
        <w:t xml:space="preserve">Visto como una </w:t>
      </w:r>
      <w:r w:rsidR="00AD0FCA" w:rsidRPr="00BF6AD4">
        <w:rPr>
          <w:iCs/>
        </w:rPr>
        <w:t xml:space="preserve">forma innovadora de atacar problemas, </w:t>
      </w:r>
      <w:r w:rsidRPr="00BF6AD4">
        <w:rPr>
          <w:iCs/>
        </w:rPr>
        <w:t xml:space="preserve">los </w:t>
      </w:r>
      <w:r w:rsidR="001C5872">
        <w:rPr>
          <w:i/>
          <w:iCs/>
        </w:rPr>
        <w:t>H</w:t>
      </w:r>
      <w:r w:rsidR="00AD0FCA" w:rsidRPr="00BF6AD4">
        <w:rPr>
          <w:i/>
          <w:iCs/>
        </w:rPr>
        <w:t>ackathons</w:t>
      </w:r>
      <w:r w:rsidR="00AD0FCA" w:rsidRPr="00BF6AD4">
        <w:rPr>
          <w:iCs/>
        </w:rPr>
        <w:t xml:space="preserve"> </w:t>
      </w:r>
      <w:r w:rsidR="00AC01E0">
        <w:rPr>
          <w:iCs/>
        </w:rPr>
        <w:t xml:space="preserve">demuestran </w:t>
      </w:r>
      <w:r w:rsidR="00AD0FCA" w:rsidRPr="00BF6AD4">
        <w:rPr>
          <w:iCs/>
        </w:rPr>
        <w:t xml:space="preserve">aplicación en </w:t>
      </w:r>
      <w:r w:rsidR="00AC01E0">
        <w:rPr>
          <w:iCs/>
        </w:rPr>
        <w:t>diversas</w:t>
      </w:r>
      <w:r w:rsidR="00AD0FCA" w:rsidRPr="00BF6AD4">
        <w:rPr>
          <w:iCs/>
        </w:rPr>
        <w:t xml:space="preserve"> plataformas más allá del mundo tecnológico convencional</w:t>
      </w:r>
      <w:r w:rsidR="00576B22">
        <w:rPr>
          <w:iCs/>
        </w:rPr>
        <w:fldChar w:fldCharType="begin"/>
      </w:r>
      <w:r w:rsidR="00121069">
        <w:rPr>
          <w:iCs/>
        </w:rPr>
        <w:instrText xml:space="preserve"> ADDIN PAPERS2_CITATIONS &lt;citation&gt;&lt;uuid&gt;50929B97-49D6-4DE7-912E-2489120FBE46&lt;/uuid&gt;&lt;priority&gt;0&lt;/priority&gt;&lt;publications&gt;&lt;publication&gt;&lt;volume&gt;25&lt;/volume&gt;&lt;publication_date&gt;99201503261200000000222000&lt;/publication_date&gt;&lt;number&gt;1&lt;/number&gt;&lt;doi&gt;10.1080/10528008.2015.999600&lt;/doi&gt;&lt;startpage&gt;33&lt;/startpage&gt;&lt;title&gt;The Markathon: Adapting the Hackathon Model for an Introductory Marketing Class Project&lt;/title&gt;&lt;uuid&gt;77F5F4F4-B697-4B84-B95C-D70DC8691EED&lt;/uuid&gt;&lt;subtype&gt;400&lt;/subtype&gt;&lt;endpage&gt;38&lt;/endpage&gt;&lt;type&gt;400&lt;/type&gt;&lt;url&gt;http://www.tandfonline.com/doi/abs/10.1080/10528008.2015.999600&lt;/url&gt;&lt;bundle&gt;&lt;publication&gt;&lt;title&gt;Marketing Education Review&lt;/title&gt;&lt;type&gt;-100&lt;/type&gt;&lt;subtype&gt;-100&lt;/subtype&gt;&lt;uuid&gt;7686E15B-390E-466A-ABDE-D355642B6927&lt;/uuid&gt;&lt;/publication&gt;&lt;/bundle&gt;&lt;authors&gt;&lt;author&gt;&lt;firstName&gt;Michelle&lt;/firstName&gt;&lt;lastName&gt;Calco&lt;/lastName&gt;&lt;/author&gt;&lt;author&gt;&lt;firstName&gt;Ann&lt;/firstName&gt;&lt;lastName&gt;Veeck&lt;/lastName&gt;&lt;/author&gt;&lt;/authors&gt;&lt;/publication&gt;&lt;/publications&gt;&lt;cites&gt;&lt;/cites&gt;&lt;/citation&gt;</w:instrText>
      </w:r>
      <w:r w:rsidR="00576B22">
        <w:rPr>
          <w:iCs/>
        </w:rPr>
        <w:fldChar w:fldCharType="separate"/>
      </w:r>
      <w:r w:rsidR="00121069">
        <w:rPr>
          <w:lang w:eastAsia="es-ES"/>
        </w:rPr>
        <w:t>(Calco &amp; Veeck, 2015)</w:t>
      </w:r>
      <w:r w:rsidR="00576B22">
        <w:rPr>
          <w:iCs/>
        </w:rPr>
        <w:fldChar w:fldCharType="end"/>
      </w:r>
      <w:r w:rsidR="00576B22">
        <w:rPr>
          <w:iCs/>
        </w:rPr>
        <w:t>.</w:t>
      </w:r>
      <w:r w:rsidR="00EC256C" w:rsidRPr="00755AE4">
        <w:rPr>
          <w:iCs/>
        </w:rPr>
        <w:t>Es así, que podemos definir</w:t>
      </w:r>
      <w:r w:rsidR="00EC256C" w:rsidRPr="00B24A6F">
        <w:rPr>
          <w:i/>
          <w:iCs/>
        </w:rPr>
        <w:t xml:space="preserve"> </w:t>
      </w:r>
      <w:r w:rsidR="0062319F" w:rsidRPr="00B24A6F">
        <w:rPr>
          <w:i/>
          <w:iCs/>
        </w:rPr>
        <w:t xml:space="preserve">Hackaton </w:t>
      </w:r>
      <w:r w:rsidR="0062319F" w:rsidRPr="00252F80">
        <w:t xml:space="preserve">como </w:t>
      </w:r>
      <w:r w:rsidR="00A830C8">
        <w:t xml:space="preserve">una </w:t>
      </w:r>
      <w:r w:rsidR="0062319F" w:rsidRPr="00862F9E">
        <w:rPr>
          <w:i/>
          <w:iCs/>
        </w:rPr>
        <w:t>maratón</w:t>
      </w:r>
      <w:r w:rsidR="0062319F" w:rsidRPr="00862F9E">
        <w:t>, es decir, una carrera en busca de</w:t>
      </w:r>
      <w:r w:rsidR="008012A5">
        <w:t xml:space="preserve"> la</w:t>
      </w:r>
      <w:r w:rsidR="0062319F" w:rsidRPr="00862F9E">
        <w:t xml:space="preserve"> mejor</w:t>
      </w:r>
      <w:r w:rsidR="008012A5">
        <w:t xml:space="preserve"> solución a un</w:t>
      </w:r>
      <w:r w:rsidR="0062319F" w:rsidRPr="00862F9E">
        <w:t xml:space="preserve"> </w:t>
      </w:r>
      <w:r w:rsidR="00177FCA" w:rsidRPr="00603307">
        <w:rPr>
          <w:iCs/>
        </w:rPr>
        <w:t>reto</w:t>
      </w:r>
      <w:r w:rsidR="0062319F" w:rsidRPr="00BF6AD4">
        <w:t xml:space="preserve">. </w:t>
      </w:r>
      <w:r w:rsidR="00F06152">
        <w:t xml:space="preserve">Este evento </w:t>
      </w:r>
      <w:r w:rsidR="00F06152">
        <w:rPr>
          <w:rFonts w:eastAsia="Times New Roman"/>
          <w:iCs/>
          <w:lang w:val="es-ES" w:eastAsia="es-MX"/>
        </w:rPr>
        <w:t>p</w:t>
      </w:r>
      <w:r w:rsidR="0062319F" w:rsidRPr="00996299">
        <w:rPr>
          <w:rFonts w:eastAsia="Times New Roman"/>
          <w:iCs/>
          <w:lang w:val="es-ES" w:eastAsia="es-MX"/>
        </w:rPr>
        <w:t>ermit</w:t>
      </w:r>
      <w:r w:rsidR="00F06152">
        <w:rPr>
          <w:rFonts w:eastAsia="Times New Roman"/>
          <w:iCs/>
          <w:lang w:val="es-ES" w:eastAsia="es-MX"/>
        </w:rPr>
        <w:t>ió</w:t>
      </w:r>
      <w:r w:rsidR="002244B9">
        <w:rPr>
          <w:rFonts w:eastAsia="Times New Roman"/>
          <w:iCs/>
          <w:lang w:val="es-ES" w:eastAsia="es-MX"/>
        </w:rPr>
        <w:t xml:space="preserve"> al estud</w:t>
      </w:r>
      <w:r w:rsidR="008012A5">
        <w:rPr>
          <w:rFonts w:eastAsia="Times New Roman"/>
          <w:iCs/>
          <w:lang w:val="es-ES" w:eastAsia="es-MX"/>
        </w:rPr>
        <w:t>i</w:t>
      </w:r>
      <w:r w:rsidR="002244B9">
        <w:rPr>
          <w:rFonts w:eastAsia="Times New Roman"/>
          <w:iCs/>
          <w:lang w:val="es-ES" w:eastAsia="es-MX"/>
        </w:rPr>
        <w:t>ante</w:t>
      </w:r>
      <w:r w:rsidR="002244B9">
        <w:rPr>
          <w:rFonts w:eastAsia="Times New Roman"/>
          <w:lang w:val="es-ES" w:eastAsia="es-MX"/>
        </w:rPr>
        <w:t xml:space="preserve"> </w:t>
      </w:r>
      <w:r w:rsidR="0062319F" w:rsidRPr="00996299">
        <w:rPr>
          <w:rFonts w:eastAsia="Times New Roman"/>
          <w:lang w:val="es-ES" w:eastAsia="es-MX"/>
        </w:rPr>
        <w:t>involucrar</w:t>
      </w:r>
      <w:r w:rsidR="008012A5">
        <w:rPr>
          <w:rFonts w:eastAsia="Times New Roman"/>
          <w:lang w:val="es-ES" w:eastAsia="es-MX"/>
        </w:rPr>
        <w:t>se</w:t>
      </w:r>
      <w:r w:rsidR="0062319F" w:rsidRPr="00996299">
        <w:rPr>
          <w:rFonts w:eastAsia="Times New Roman"/>
          <w:lang w:val="es-ES" w:eastAsia="es-MX"/>
        </w:rPr>
        <w:t xml:space="preserve"> en la propuesta y solución de proyectos de investigación de interés local, nacional e internacional. </w:t>
      </w:r>
      <w:r w:rsidR="006047DF" w:rsidRPr="00996299">
        <w:rPr>
          <w:rFonts w:eastAsia="Times New Roman"/>
          <w:lang w:val="es-ES" w:eastAsia="es-MX"/>
        </w:rPr>
        <w:t>Admitiendo</w:t>
      </w:r>
      <w:r w:rsidR="00AC148C" w:rsidRPr="00996299">
        <w:rPr>
          <w:rFonts w:eastAsia="Times New Roman"/>
          <w:lang w:val="es-ES" w:eastAsia="es-MX"/>
        </w:rPr>
        <w:t xml:space="preserve"> e</w:t>
      </w:r>
      <w:r w:rsidR="0062319F" w:rsidRPr="00996299">
        <w:rPr>
          <w:rFonts w:eastAsia="Times New Roman"/>
          <w:lang w:val="es-ES" w:eastAsia="es-MX"/>
        </w:rPr>
        <w:t xml:space="preserve">l </w:t>
      </w:r>
      <w:r w:rsidR="006047DF" w:rsidRPr="00996299">
        <w:rPr>
          <w:rFonts w:eastAsia="Times New Roman"/>
          <w:lang w:val="es-ES" w:eastAsia="es-MX"/>
        </w:rPr>
        <w:t>uso</w:t>
      </w:r>
      <w:r w:rsidR="0062319F" w:rsidRPr="00996299">
        <w:rPr>
          <w:rFonts w:eastAsia="Times New Roman"/>
          <w:lang w:val="es-ES" w:eastAsia="es-MX"/>
        </w:rPr>
        <w:t xml:space="preserve"> de nueva</w:t>
      </w:r>
      <w:r w:rsidR="00F57EE2" w:rsidRPr="00996299">
        <w:rPr>
          <w:rFonts w:eastAsia="Times New Roman"/>
          <w:lang w:val="es-ES" w:eastAsia="es-MX"/>
        </w:rPr>
        <w:t xml:space="preserve">s tecnologías </w:t>
      </w:r>
      <w:r w:rsidR="00F57EE2" w:rsidRPr="00996299">
        <w:rPr>
          <w:rFonts w:eastAsia="Times New Roman"/>
          <w:lang w:val="es-ES" w:eastAsia="es-MX"/>
        </w:rPr>
        <w:lastRenderedPageBreak/>
        <w:t xml:space="preserve">educativas </w:t>
      </w:r>
      <w:r w:rsidR="006172F0">
        <w:rPr>
          <w:rFonts w:eastAsia="Times New Roman"/>
          <w:lang w:val="es-ES" w:eastAsia="es-MX"/>
        </w:rPr>
        <w:t xml:space="preserve">como una herramienta para </w:t>
      </w:r>
      <w:r w:rsidR="00B715D9">
        <w:rPr>
          <w:rFonts w:eastAsia="Times New Roman"/>
          <w:lang w:val="es-ES" w:eastAsia="es-MX"/>
        </w:rPr>
        <w:t>mejorar</w:t>
      </w:r>
      <w:r w:rsidR="0062319F" w:rsidRPr="00996299">
        <w:rPr>
          <w:rFonts w:eastAsia="Times New Roman"/>
          <w:lang w:val="es-ES" w:eastAsia="es-MX"/>
        </w:rPr>
        <w:t xml:space="preserve"> </w:t>
      </w:r>
      <w:r w:rsidR="006172F0">
        <w:rPr>
          <w:rFonts w:eastAsia="Times New Roman"/>
          <w:lang w:val="es-ES" w:eastAsia="es-MX"/>
        </w:rPr>
        <w:t>la</w:t>
      </w:r>
      <w:r w:rsidR="0062319F" w:rsidRPr="00996299">
        <w:rPr>
          <w:rFonts w:eastAsia="Times New Roman"/>
          <w:lang w:val="es-ES" w:eastAsia="es-MX"/>
        </w:rPr>
        <w:t xml:space="preserve"> formación universitaria</w:t>
      </w:r>
      <w:r w:rsidR="002B5ADF">
        <w:rPr>
          <w:rFonts w:eastAsia="Times New Roman"/>
          <w:lang w:val="es-ES" w:eastAsia="es-MX"/>
        </w:rPr>
        <w:t>,</w:t>
      </w:r>
      <w:r w:rsidR="0062319F" w:rsidRPr="00996299">
        <w:rPr>
          <w:rFonts w:eastAsia="Times New Roman"/>
          <w:lang w:val="es-ES" w:eastAsia="es-MX"/>
        </w:rPr>
        <w:t xml:space="preserve"> </w:t>
      </w:r>
      <w:r w:rsidR="00B715D9">
        <w:rPr>
          <w:rFonts w:eastAsia="Times New Roman"/>
          <w:lang w:val="es-ES" w:eastAsia="es-MX"/>
        </w:rPr>
        <w:t>brindando</w:t>
      </w:r>
      <w:r w:rsidR="0062319F" w:rsidRPr="00996299">
        <w:rPr>
          <w:rFonts w:eastAsia="Times New Roman"/>
          <w:lang w:val="es-ES" w:eastAsia="es-MX"/>
        </w:rPr>
        <w:t xml:space="preserve"> una educación</w:t>
      </w:r>
      <w:r w:rsidR="00B65C2D">
        <w:rPr>
          <w:rFonts w:eastAsia="Times New Roman"/>
          <w:lang w:val="es-ES" w:eastAsia="es-MX"/>
        </w:rPr>
        <w:t xml:space="preserve"> de calidad</w:t>
      </w:r>
      <w:r w:rsidR="0062319F" w:rsidRPr="00996299">
        <w:rPr>
          <w:rFonts w:eastAsia="Times New Roman"/>
          <w:lang w:val="es-ES" w:eastAsia="es-MX"/>
        </w:rPr>
        <w:t>.</w:t>
      </w:r>
      <w:r w:rsidR="003825CD">
        <w:rPr>
          <w:rFonts w:eastAsia="Times New Roman"/>
          <w:lang w:val="es-ES" w:eastAsia="es-MX"/>
        </w:rPr>
        <w:t xml:space="preserve"> </w:t>
      </w:r>
      <w:r w:rsidR="007B251D">
        <w:t xml:space="preserve">El </w:t>
      </w:r>
      <w:r w:rsidR="007B251D" w:rsidRPr="00603307">
        <w:rPr>
          <w:i/>
        </w:rPr>
        <w:t>Hackathon</w:t>
      </w:r>
      <w:r w:rsidR="007B251D" w:rsidRPr="00862F9E">
        <w:t xml:space="preserve"> </w:t>
      </w:r>
      <w:r w:rsidR="007B251D">
        <w:t xml:space="preserve">basa su aplicación </w:t>
      </w:r>
      <w:r w:rsidR="00F06152">
        <w:t>en</w:t>
      </w:r>
      <w:r w:rsidR="007B251D">
        <w:t xml:space="preserve"> </w:t>
      </w:r>
      <w:r w:rsidR="007B251D" w:rsidRPr="00862F9E">
        <w:t xml:space="preserve">lineamientos del modelo </w:t>
      </w:r>
      <w:r w:rsidR="007B251D" w:rsidRPr="00BF6AD4">
        <w:rPr>
          <w:i/>
        </w:rPr>
        <w:t>Design Thinking</w:t>
      </w:r>
      <w:r w:rsidR="007B251D" w:rsidRPr="00BF6AD4">
        <w:t>, el cual centra su eficacia en entender las necesidades reales de los usuarios, y estipula</w:t>
      </w:r>
      <w:r w:rsidR="007B251D" w:rsidRPr="00996299">
        <w:rPr>
          <w:rFonts w:eastAsia="Times New Roman"/>
          <w:color w:val="000000"/>
          <w:lang w:val="es-ES"/>
        </w:rPr>
        <w:t xml:space="preserve"> cambiar el enfoque de enseñanza</w:t>
      </w:r>
      <w:r w:rsidR="002B5ADF">
        <w:rPr>
          <w:rFonts w:eastAsia="Times New Roman"/>
          <w:color w:val="000000"/>
          <w:lang w:val="es-ES"/>
        </w:rPr>
        <w:t>,</w:t>
      </w:r>
      <w:r w:rsidR="007B251D" w:rsidRPr="00996299">
        <w:rPr>
          <w:rFonts w:eastAsia="Times New Roman"/>
          <w:color w:val="000000"/>
          <w:lang w:val="es-ES"/>
        </w:rPr>
        <w:t xml:space="preserve"> para proveer a los estudiantes mejores métodos y técnicas que les permitan analizar y resolver desafíos en escenarios reales de</w:t>
      </w:r>
      <w:r w:rsidR="007B251D">
        <w:rPr>
          <w:rFonts w:eastAsia="Times New Roman"/>
          <w:color w:val="000000"/>
          <w:lang w:val="es-ES"/>
        </w:rPr>
        <w:t>ntro de</w:t>
      </w:r>
      <w:r w:rsidR="007B251D" w:rsidRPr="00996299">
        <w:rPr>
          <w:rFonts w:eastAsia="Times New Roman"/>
          <w:color w:val="000000"/>
          <w:lang w:val="es-ES"/>
        </w:rPr>
        <w:t xml:space="preserve"> su ámbito profesional</w:t>
      </w:r>
      <w:r w:rsidR="00576B22">
        <w:rPr>
          <w:rFonts w:eastAsia="Times New Roman"/>
          <w:color w:val="000000"/>
          <w:lang w:val="es-ES"/>
        </w:rPr>
        <w:t xml:space="preserve"> </w:t>
      </w:r>
      <w:r w:rsidR="00576B22">
        <w:rPr>
          <w:rFonts w:eastAsia="Times New Roman"/>
          <w:color w:val="000000"/>
          <w:lang w:val="es-ES"/>
        </w:rPr>
        <w:fldChar w:fldCharType="begin"/>
      </w:r>
      <w:r w:rsidR="00121069">
        <w:rPr>
          <w:rFonts w:eastAsia="Times New Roman"/>
          <w:color w:val="000000"/>
          <w:lang w:val="es-ES"/>
        </w:rPr>
        <w:instrText xml:space="preserve"> ADDIN PAPERS2_CITATIONS &lt;citation&gt;&lt;uuid&gt;10B0C277-2828-494D-8688-E02A2DF4ECFE&lt;/uuid&gt;&lt;priority&gt;0&lt;/priority&gt;&lt;publications&gt;&lt;publication&gt;&lt;volume&gt;40&lt;/volume&gt;&lt;publication_date&gt;99201606081200000000222000&lt;/publication_date&gt;&lt;number&gt;7&lt;/number&gt;&lt;doi&gt;10.1007/s10916-016-0532-3&lt;/doi&gt;&lt;startpage&gt;42&lt;/startpage&gt;&lt;title&gt;Healthcare Hackathons Provide Educational and Innovation Opportunities: A Case Study and Best Practice Recommendations&lt;/title&gt;&lt;uuid&gt;303AC08D-276D-4630-8AE8-B888A52D71EB&lt;/uuid&gt;&lt;subtype&gt;400&lt;/subtype&gt;&lt;publisher&gt;Springer US&lt;/publisher&gt;&lt;type&gt;400&lt;/type&gt;&lt;url&gt;http://link.springer.com/10.1007/s10916-016-0532-3&lt;/url&gt;&lt;bundle&gt;&lt;publication&gt;&lt;title&gt;Journal of Medical Systems&lt;/title&gt;&lt;type&gt;-100&lt;/type&gt;&lt;subtype&gt;-100&lt;/subtype&gt;&lt;uuid&gt;B5C0C485-7C76-4FD6-8ACF-53620CCAB99E&lt;/uuid&gt;&lt;/publication&gt;&lt;/bundle&gt;&lt;authors&gt;&lt;author&gt;&lt;firstName&gt;Julie&lt;/firstName&gt;&lt;middleNames&gt;K&lt;/middleNames&gt;&lt;lastName&gt;Silver&lt;/lastName&gt;&lt;/author&gt;&lt;author&gt;&lt;firstName&gt;David&lt;/firstName&gt;&lt;middleNames&gt;S&lt;/middleNames&gt;&lt;lastName&gt;Binder&lt;/lastName&gt;&lt;/author&gt;&lt;author&gt;&lt;firstName&gt;Nevena&lt;/firstName&gt;&lt;lastName&gt;Zubcevik&lt;/lastName&gt;&lt;/author&gt;&lt;author&gt;&lt;firstName&gt;Ross&lt;/firstName&gt;&lt;middleNames&gt;D&lt;/middleNames&gt;&lt;lastName&gt;Zafonte&lt;/lastName&gt;&lt;/author&gt;&lt;/authors&gt;&lt;/publication&gt;&lt;/publications&gt;&lt;cites&gt;&lt;/cites&gt;&lt;/citation&gt;</w:instrText>
      </w:r>
      <w:r w:rsidR="00576B22">
        <w:rPr>
          <w:rFonts w:eastAsia="Times New Roman"/>
          <w:color w:val="000000"/>
          <w:lang w:val="es-ES"/>
        </w:rPr>
        <w:fldChar w:fldCharType="separate"/>
      </w:r>
      <w:r w:rsidR="00121069">
        <w:rPr>
          <w:lang w:eastAsia="es-ES"/>
        </w:rPr>
        <w:t>(Silver et al., 2016)</w:t>
      </w:r>
      <w:r w:rsidR="00576B22">
        <w:rPr>
          <w:rFonts w:eastAsia="Times New Roman"/>
          <w:color w:val="000000"/>
          <w:lang w:val="es-ES"/>
        </w:rPr>
        <w:fldChar w:fldCharType="end"/>
      </w:r>
      <w:r w:rsidR="00576B22">
        <w:rPr>
          <w:rFonts w:eastAsia="Times New Roman"/>
          <w:color w:val="000000"/>
          <w:lang w:val="es-ES"/>
        </w:rPr>
        <w:t>.</w:t>
      </w:r>
    </w:p>
    <w:p w14:paraId="6CF394F2" w14:textId="77777777" w:rsidR="009B286C" w:rsidRPr="008A25B6" w:rsidRDefault="009B286C" w:rsidP="00184D40">
      <w:pPr>
        <w:spacing w:line="360" w:lineRule="auto"/>
        <w:jc w:val="both"/>
      </w:pPr>
    </w:p>
    <w:p w14:paraId="79443E22" w14:textId="05AA559B" w:rsidR="00C07C19" w:rsidRPr="00996299" w:rsidRDefault="007B251D" w:rsidP="00184D40">
      <w:pPr>
        <w:spacing w:line="360" w:lineRule="auto"/>
        <w:jc w:val="both"/>
        <w:rPr>
          <w:rFonts w:eastAsia="Times New Roman"/>
          <w:lang w:val="es-PE"/>
        </w:rPr>
      </w:pPr>
      <w:r>
        <w:t xml:space="preserve">A través de la realización del </w:t>
      </w:r>
      <w:r w:rsidR="00EA3C8E" w:rsidRPr="00BF6AD4">
        <w:t>evento H</w:t>
      </w:r>
      <w:r w:rsidR="00EA3C8E" w:rsidRPr="00BF6AD4">
        <w:rPr>
          <w:i/>
        </w:rPr>
        <w:t>ackathon</w:t>
      </w:r>
      <w:r w:rsidR="002B5ADF">
        <w:rPr>
          <w:i/>
        </w:rPr>
        <w:t>,</w:t>
      </w:r>
      <w:r w:rsidR="00EA3C8E" w:rsidRPr="00BF6AD4">
        <w:t xml:space="preserve"> </w:t>
      </w:r>
      <w:r w:rsidR="00764A4F" w:rsidRPr="00BF6AD4">
        <w:t>se pretend</w:t>
      </w:r>
      <w:r w:rsidR="00B00483">
        <w:t>ió</w:t>
      </w:r>
      <w:r w:rsidR="00764A4F" w:rsidRPr="00BF6AD4">
        <w:t xml:space="preserve"> </w:t>
      </w:r>
      <w:r w:rsidR="00515C9B" w:rsidRPr="00BF6AD4">
        <w:t>dar cumplimi</w:t>
      </w:r>
      <w:r w:rsidR="00A75A32" w:rsidRPr="00BF6AD4">
        <w:t>ento a los siguientes objetivos:</w:t>
      </w:r>
      <w:r w:rsidR="00515C9B" w:rsidRPr="00BF6AD4">
        <w:rPr>
          <w:lang w:val="es-ES"/>
        </w:rPr>
        <w:t xml:space="preserve"> 1. </w:t>
      </w:r>
      <w:r w:rsidR="00A75A32" w:rsidRPr="00BF6AD4">
        <w:t>C</w:t>
      </w:r>
      <w:r w:rsidR="00764A4F" w:rsidRPr="00BF6AD4">
        <w:t xml:space="preserve">rear y reforzar en el estudiante la importancia del trabajo colaborativo junto </w:t>
      </w:r>
      <w:r w:rsidR="00234652" w:rsidRPr="00BF6AD4">
        <w:t>con</w:t>
      </w:r>
      <w:r w:rsidR="00764A4F" w:rsidRPr="00BF6AD4">
        <w:t xml:space="preserve"> la generación de id</w:t>
      </w:r>
      <w:r w:rsidR="00342217" w:rsidRPr="00BF6AD4">
        <w:t>eas propias y multidisciplinarias</w:t>
      </w:r>
      <w:r w:rsidR="00253769" w:rsidRPr="00BF6AD4">
        <w:t>, para brindar solución a</w:t>
      </w:r>
      <w:r w:rsidR="00755241" w:rsidRPr="00BF6AD4">
        <w:t xml:space="preserve"> retos y problemas de acuerdo con su </w:t>
      </w:r>
      <w:r w:rsidR="00527135" w:rsidRPr="00BF6AD4">
        <w:t>perfil profesional.</w:t>
      </w:r>
      <w:r w:rsidR="00755241" w:rsidRPr="00BF6AD4">
        <w:t xml:space="preserve"> 2</w:t>
      </w:r>
      <w:r w:rsidR="00780CD2" w:rsidRPr="00BF6AD4">
        <w:t xml:space="preserve">. </w:t>
      </w:r>
      <w:r w:rsidR="00C07C19" w:rsidRPr="00BF6AD4">
        <w:t>Desarrollar la habilidad de s</w:t>
      </w:r>
      <w:r w:rsidR="00D6782C" w:rsidRPr="00BF6AD4">
        <w:t>olucionar retos</w:t>
      </w:r>
      <w:r w:rsidR="00C07C19" w:rsidRPr="00BF6AD4">
        <w:t xml:space="preserve"> con recursos y tiempo limitado.</w:t>
      </w:r>
      <w:r>
        <w:t xml:space="preserve"> </w:t>
      </w:r>
      <w:r w:rsidR="00755241" w:rsidRPr="00BF6AD4">
        <w:t>3</w:t>
      </w:r>
      <w:r w:rsidR="005C5FF7" w:rsidRPr="00BF6AD4">
        <w:t>.</w:t>
      </w:r>
      <w:r w:rsidR="005C5FF7" w:rsidRPr="00996299">
        <w:rPr>
          <w:rFonts w:eastAsia="Times New Roman"/>
          <w:lang w:val="es-PE"/>
        </w:rPr>
        <w:t xml:space="preserve"> Aplicar </w:t>
      </w:r>
      <w:r w:rsidR="00234652" w:rsidRPr="00996299">
        <w:rPr>
          <w:rFonts w:eastAsia="Times New Roman"/>
          <w:lang w:val="es-PE"/>
        </w:rPr>
        <w:t xml:space="preserve">los </w:t>
      </w:r>
      <w:r w:rsidR="00C07C19" w:rsidRPr="00996299">
        <w:rPr>
          <w:rFonts w:eastAsia="Times New Roman"/>
          <w:lang w:val="es-PE"/>
        </w:rPr>
        <w:t xml:space="preserve">conocimientos adquiridos </w:t>
      </w:r>
      <w:r w:rsidR="00527135" w:rsidRPr="00996299">
        <w:rPr>
          <w:rFonts w:eastAsia="Times New Roman"/>
          <w:lang w:val="es-PE"/>
        </w:rPr>
        <w:t>durante el proceso de</w:t>
      </w:r>
      <w:r w:rsidR="000D56FA" w:rsidRPr="00996299">
        <w:rPr>
          <w:rFonts w:eastAsia="Times New Roman"/>
          <w:lang w:val="es-PE"/>
        </w:rPr>
        <w:t xml:space="preserve"> </w:t>
      </w:r>
      <w:r w:rsidR="00B35970" w:rsidRPr="00996299">
        <w:rPr>
          <w:rFonts w:eastAsia="Times New Roman"/>
          <w:lang w:val="es-PE"/>
        </w:rPr>
        <w:t>formación</w:t>
      </w:r>
      <w:r w:rsidR="00B35970" w:rsidRPr="00996299">
        <w:rPr>
          <w:rFonts w:eastAsia="Times New Roman"/>
        </w:rPr>
        <w:t xml:space="preserve"> y </w:t>
      </w:r>
      <w:r w:rsidR="00C07C19" w:rsidRPr="00996299">
        <w:rPr>
          <w:rFonts w:eastAsia="Times New Roman"/>
          <w:lang w:val="es-PE"/>
        </w:rPr>
        <w:t>enseñanza</w:t>
      </w:r>
      <w:r w:rsidR="00C07C19" w:rsidRPr="00996299">
        <w:rPr>
          <w:rFonts w:eastAsia="Times New Roman"/>
          <w:lang w:val="es"/>
        </w:rPr>
        <w:t>-</w:t>
      </w:r>
      <w:r w:rsidR="00C07C19" w:rsidRPr="00996299">
        <w:rPr>
          <w:rFonts w:eastAsia="Times New Roman"/>
          <w:lang w:val="es-PE"/>
        </w:rPr>
        <w:t>aprendizaje de l</w:t>
      </w:r>
      <w:r w:rsidR="00F41DB0" w:rsidRPr="00996299">
        <w:rPr>
          <w:rFonts w:eastAsia="Times New Roman"/>
          <w:lang w:val="es-PE"/>
        </w:rPr>
        <w:t>os componentes acad</w:t>
      </w:r>
      <w:r w:rsidR="00F41DB0" w:rsidRPr="00996299">
        <w:rPr>
          <w:rFonts w:eastAsia="Times New Roman"/>
        </w:rPr>
        <w:t>é</w:t>
      </w:r>
      <w:r w:rsidR="00F41DB0" w:rsidRPr="00996299">
        <w:rPr>
          <w:rFonts w:eastAsia="Times New Roman"/>
          <w:lang w:val="es-PE"/>
        </w:rPr>
        <w:t>micos de</w:t>
      </w:r>
      <w:r w:rsidR="00C07C19" w:rsidRPr="00996299">
        <w:rPr>
          <w:rFonts w:eastAsia="Times New Roman"/>
          <w:lang w:val="es-PE"/>
        </w:rPr>
        <w:t xml:space="preserve"> ma</w:t>
      </w:r>
      <w:r w:rsidR="003E5192" w:rsidRPr="00996299">
        <w:rPr>
          <w:rFonts w:eastAsia="Times New Roman"/>
          <w:lang w:val="es-PE"/>
        </w:rPr>
        <w:t>temáticas</w:t>
      </w:r>
      <w:r w:rsidR="00F41DB0" w:rsidRPr="00996299">
        <w:rPr>
          <w:rFonts w:eastAsia="Times New Roman"/>
          <w:lang w:val="es-PE"/>
        </w:rPr>
        <w:t xml:space="preserve"> y cálculo</w:t>
      </w:r>
      <w:r w:rsidR="003E5192" w:rsidRPr="00996299">
        <w:rPr>
          <w:rFonts w:eastAsia="Times New Roman"/>
          <w:lang w:val="es-PE"/>
        </w:rPr>
        <w:t xml:space="preserve"> para combinarlos con el análisis y evaluación (p</w:t>
      </w:r>
      <w:r w:rsidR="00C07C19" w:rsidRPr="00996299">
        <w:rPr>
          <w:rFonts w:eastAsia="Times New Roman"/>
          <w:lang w:val="es-PE"/>
        </w:rPr>
        <w:t>ensamiento lógico-racional)</w:t>
      </w:r>
      <w:r w:rsidR="00CD18C3" w:rsidRPr="00996299">
        <w:rPr>
          <w:rFonts w:eastAsia="Times New Roman"/>
          <w:lang w:val="es-PE"/>
        </w:rPr>
        <w:t xml:space="preserve"> de retos.</w:t>
      </w:r>
      <w:r w:rsidR="00C07C19" w:rsidRPr="00996299">
        <w:rPr>
          <w:rFonts w:eastAsia="Times New Roman"/>
          <w:lang w:val="es-PE"/>
        </w:rPr>
        <w:t xml:space="preserve"> </w:t>
      </w:r>
    </w:p>
    <w:p w14:paraId="7ECDADFA" w14:textId="77777777" w:rsidR="00844CDA" w:rsidRPr="00BF6AD4" w:rsidRDefault="00844CDA" w:rsidP="00184D40">
      <w:pPr>
        <w:spacing w:line="360" w:lineRule="auto"/>
        <w:jc w:val="both"/>
      </w:pPr>
    </w:p>
    <w:p w14:paraId="07435C17" w14:textId="3A8125A9" w:rsidR="00850C42" w:rsidRPr="00BF6AD4" w:rsidRDefault="00850C42" w:rsidP="00184D40">
      <w:pPr>
        <w:spacing w:line="360" w:lineRule="auto"/>
        <w:jc w:val="both"/>
      </w:pPr>
      <w:r w:rsidRPr="00BF6AD4">
        <w:t xml:space="preserve">Es así </w:t>
      </w:r>
      <w:r w:rsidR="001C5872" w:rsidRPr="00BF6AD4">
        <w:t>como</w:t>
      </w:r>
      <w:r w:rsidR="00670F22">
        <w:t>,</w:t>
      </w:r>
      <w:r w:rsidRPr="00BF6AD4">
        <w:t xml:space="preserve"> el desarrollo del proyecto </w:t>
      </w:r>
      <w:r w:rsidR="00D54AC5" w:rsidRPr="00BF6AD4">
        <w:rPr>
          <w:i/>
        </w:rPr>
        <w:t>H</w:t>
      </w:r>
      <w:r w:rsidRPr="00BF6AD4">
        <w:rPr>
          <w:i/>
        </w:rPr>
        <w:t>ackathon</w:t>
      </w:r>
      <w:r w:rsidRPr="00BF6AD4">
        <w:t xml:space="preserve"> en UTPL permitió a los estudiantes percibir como los distintos conocimientos adquiridos durante su formación a</w:t>
      </w:r>
      <w:r w:rsidR="003825CD">
        <w:t>cadémica</w:t>
      </w:r>
      <w:r w:rsidRPr="00BF6AD4">
        <w:t xml:space="preserve"> se</w:t>
      </w:r>
      <w:r w:rsidR="00AA247B" w:rsidRPr="00BF6AD4">
        <w:t xml:space="preserve"> pueden</w:t>
      </w:r>
      <w:r w:rsidRPr="00BF6AD4">
        <w:t xml:space="preserve"> ven reflejados en s</w:t>
      </w:r>
      <w:r w:rsidR="00B240C7" w:rsidRPr="00BF6AD4">
        <w:t xml:space="preserve">ituaciones reales y concretas. Tal como lo afirma </w:t>
      </w:r>
      <w:r w:rsidR="00121069">
        <w:fldChar w:fldCharType="begin"/>
      </w:r>
      <w:r w:rsidR="00121069">
        <w:instrText xml:space="preserve"> ADDIN PAPERS2_CITATIONS &lt;citation&gt;&lt;uuid&gt;5152B97A-B8B4-4DEB-BA30-96AAE6DD6DA2&lt;/uuid&gt;&lt;priority&gt;0&lt;/priority&gt;&lt;publications&gt;&lt;publication&gt;&lt;publication_date&gt;99201600001200000000200000&lt;/publication_date&gt;&lt;startpage&gt;346&lt;/startpage&gt;&lt;doi&gt;10.1145/2839509.2844590&lt;/doi&gt;&lt;title&gt;Hackathons as an Informal Learning Platform&lt;/title&gt;&lt;uuid&gt;F029DB9A-EBC9-4E4E-86E1-0B9B16F43F06&lt;/uuid&gt;&lt;subtype&gt;420&lt;/subtype&gt;&lt;publisher&gt;ACM Press&lt;/publisher&gt;&lt;type&gt;400&lt;/type&gt;&lt;place&gt;New York, New York, USA&lt;/place&gt;&lt;endpage&gt;351&lt;/endpage&gt;&lt;url&gt;http://dl.acm.org/citation.cfm?doid=2839509.2844590&lt;/url&gt;&lt;bundle&gt;&lt;publication&gt;&lt;publisher&gt;SIGCSE, ACM Special Interest Group on Computer Science Education&lt;/publisher&gt;&lt;title&gt;the 47th ACM Technical Symposium&lt;/title&gt;&lt;type&gt;-200&lt;/type&gt;&lt;subtype&gt;-200&lt;/subtype&gt;&lt;uuid&gt;A3ED2327-6F18-4AB4-9428-AAC5A73674D3&lt;/uuid&gt;&lt;/publication&gt;&lt;/bundle&gt;&lt;authors&gt;&lt;author&gt;&lt;firstName&gt;Arnab&lt;/firstName&gt;&lt;lastName&gt;Nandi&lt;/lastName&gt;&lt;/author&gt;&lt;author&gt;&lt;firstName&gt;Meris&lt;/firstName&gt;&lt;lastName&gt;Mandernach&lt;/lastName&gt;&lt;/author&gt;&lt;/authors&gt;&lt;/publication&gt;&lt;/publications&gt;&lt;cites&gt;&lt;/cites&gt;&lt;/citation&gt;</w:instrText>
      </w:r>
      <w:r w:rsidR="00121069">
        <w:fldChar w:fldCharType="separate"/>
      </w:r>
      <w:r w:rsidR="00121069">
        <w:rPr>
          <w:lang w:eastAsia="es-ES"/>
        </w:rPr>
        <w:t xml:space="preserve">Nandi &amp; Mandernach </w:t>
      </w:r>
      <w:r w:rsidR="00121069">
        <w:fldChar w:fldCharType="end"/>
      </w:r>
      <w:r w:rsidR="00B240C7" w:rsidRPr="00BF6AD4">
        <w:t>(2016)</w:t>
      </w:r>
      <w:r w:rsidR="00670F22">
        <w:t>,</w:t>
      </w:r>
      <w:r w:rsidR="00B240C7" w:rsidRPr="00BF6AD4">
        <w:t xml:space="preserve"> el desarrollo de los </w:t>
      </w:r>
      <w:r w:rsidR="001C5872">
        <w:rPr>
          <w:i/>
        </w:rPr>
        <w:t>H</w:t>
      </w:r>
      <w:r w:rsidR="00B240C7" w:rsidRPr="00BF6AD4">
        <w:rPr>
          <w:i/>
        </w:rPr>
        <w:t>ackathons</w:t>
      </w:r>
      <w:r w:rsidR="00B240C7" w:rsidRPr="00BF6AD4">
        <w:t xml:space="preserve"> provoca que los estudiantes se motiven.</w:t>
      </w:r>
    </w:p>
    <w:p w14:paraId="0ADA0F02" w14:textId="77777777" w:rsidR="00764A4F" w:rsidRPr="00BF6AD4" w:rsidRDefault="00764A4F" w:rsidP="00184D40">
      <w:pPr>
        <w:spacing w:line="360" w:lineRule="auto"/>
        <w:rPr>
          <w:b/>
        </w:rPr>
      </w:pPr>
    </w:p>
    <w:p w14:paraId="3889ACD9" w14:textId="078EA116" w:rsidR="00BC4CB3" w:rsidRPr="004F13C1" w:rsidRDefault="003E23A0" w:rsidP="002F5680">
      <w:pPr>
        <w:pStyle w:val="ListParagraph"/>
        <w:numPr>
          <w:ilvl w:val="0"/>
          <w:numId w:val="15"/>
        </w:numPr>
        <w:spacing w:line="360" w:lineRule="auto"/>
        <w:rPr>
          <w:b/>
        </w:rPr>
      </w:pPr>
      <w:r w:rsidRPr="00AC545E">
        <w:rPr>
          <w:b/>
        </w:rPr>
        <w:t>M</w:t>
      </w:r>
      <w:r w:rsidR="001C5872" w:rsidRPr="00AC545E">
        <w:rPr>
          <w:b/>
        </w:rPr>
        <w:t>e</w:t>
      </w:r>
      <w:r w:rsidR="0081622D" w:rsidRPr="00AC545E">
        <w:rPr>
          <w:b/>
        </w:rPr>
        <w:t>todo</w:t>
      </w:r>
      <w:r w:rsidRPr="00AC545E">
        <w:rPr>
          <w:b/>
        </w:rPr>
        <w:t>logía</w:t>
      </w:r>
    </w:p>
    <w:p w14:paraId="61A0A67E" w14:textId="7D7B4ABA" w:rsidR="00764A4F" w:rsidRPr="00603307" w:rsidRDefault="00764A4F" w:rsidP="00184D40">
      <w:pPr>
        <w:pStyle w:val="ListParagraph"/>
        <w:numPr>
          <w:ilvl w:val="1"/>
          <w:numId w:val="19"/>
        </w:numPr>
        <w:spacing w:line="360" w:lineRule="auto"/>
        <w:rPr>
          <w:i/>
        </w:rPr>
      </w:pPr>
      <w:r w:rsidRPr="00603307">
        <w:rPr>
          <w:rFonts w:ascii="Times New Roman" w:hAnsi="Times New Roman"/>
          <w:b/>
          <w:i/>
        </w:rPr>
        <w:t xml:space="preserve">Convocatoria </w:t>
      </w:r>
      <w:r w:rsidR="000E4142" w:rsidRPr="00603307">
        <w:rPr>
          <w:rFonts w:ascii="Times New Roman" w:hAnsi="Times New Roman"/>
          <w:b/>
          <w:i/>
        </w:rPr>
        <w:t>a</w:t>
      </w:r>
      <w:r w:rsidR="00A85178" w:rsidRPr="00603307">
        <w:rPr>
          <w:rFonts w:ascii="Times New Roman" w:hAnsi="Times New Roman"/>
          <w:b/>
          <w:i/>
        </w:rPr>
        <w:t>l</w:t>
      </w:r>
      <w:r w:rsidR="000E4142" w:rsidRPr="00603307">
        <w:rPr>
          <w:rFonts w:ascii="Times New Roman" w:hAnsi="Times New Roman"/>
          <w:b/>
          <w:i/>
        </w:rPr>
        <w:t xml:space="preserve"> planteamiento de</w:t>
      </w:r>
      <w:r w:rsidRPr="00603307">
        <w:rPr>
          <w:rFonts w:ascii="Times New Roman" w:hAnsi="Times New Roman"/>
          <w:b/>
          <w:i/>
        </w:rPr>
        <w:t xml:space="preserve"> problemas y retos</w:t>
      </w:r>
      <w:r w:rsidR="00A85178" w:rsidRPr="00603307">
        <w:rPr>
          <w:rFonts w:ascii="Times New Roman" w:hAnsi="Times New Roman"/>
          <w:b/>
          <w:i/>
        </w:rPr>
        <w:t>.</w:t>
      </w:r>
      <w:r w:rsidRPr="00603307">
        <w:rPr>
          <w:rFonts w:ascii="Times New Roman" w:hAnsi="Times New Roman"/>
          <w:b/>
          <w:i/>
        </w:rPr>
        <w:t xml:space="preserve"> </w:t>
      </w:r>
    </w:p>
    <w:p w14:paraId="70FC05E6" w14:textId="75705AF0" w:rsidR="00071043" w:rsidRDefault="00BE218E" w:rsidP="00184D40">
      <w:pPr>
        <w:spacing w:line="360" w:lineRule="auto"/>
        <w:jc w:val="both"/>
      </w:pPr>
      <w:r w:rsidRPr="00862F9E">
        <w:t>El profesor coordinador de c</w:t>
      </w:r>
      <w:r w:rsidR="00764A4F" w:rsidRPr="00BF6AD4">
        <w:t>ada componente académico</w:t>
      </w:r>
      <w:r w:rsidR="00336C1F" w:rsidRPr="00BF6AD4">
        <w:t xml:space="preserve"> de la </w:t>
      </w:r>
      <w:r w:rsidR="00821087" w:rsidRPr="00BF6AD4">
        <w:t>S</w:t>
      </w:r>
      <w:r w:rsidR="00336C1F" w:rsidRPr="00BF6AD4">
        <w:t xml:space="preserve">ección de </w:t>
      </w:r>
      <w:r w:rsidR="00821087" w:rsidRPr="00BF6AD4">
        <w:t>F</w:t>
      </w:r>
      <w:r w:rsidR="00336C1F" w:rsidRPr="00BF6AD4">
        <w:t>i</w:t>
      </w:r>
      <w:r w:rsidR="00AE5731" w:rsidRPr="00BF6AD4">
        <w:t>si</w:t>
      </w:r>
      <w:r w:rsidR="00336C1F" w:rsidRPr="00BF6AD4">
        <w:t xml:space="preserve">coquímica y </w:t>
      </w:r>
      <w:r w:rsidR="00821087" w:rsidRPr="00BF6AD4">
        <w:t>M</w:t>
      </w:r>
      <w:r w:rsidR="00336C1F" w:rsidRPr="00BF6AD4">
        <w:t xml:space="preserve">atemáticas </w:t>
      </w:r>
      <w:r w:rsidRPr="00BF6AD4">
        <w:t>publicó y divulg</w:t>
      </w:r>
      <w:r w:rsidR="006F0BF9" w:rsidRPr="00BF6AD4">
        <w:t>ó</w:t>
      </w:r>
      <w:r w:rsidR="00E96D70" w:rsidRPr="00BF6AD4">
        <w:t xml:space="preserve"> la convocatoria para</w:t>
      </w:r>
      <w:r w:rsidR="00764A4F" w:rsidRPr="00BF6AD4">
        <w:t xml:space="preserve"> participar en el</w:t>
      </w:r>
      <w:r w:rsidR="00E96D70" w:rsidRPr="00BF6AD4">
        <w:t xml:space="preserve"> evento</w:t>
      </w:r>
      <w:r w:rsidR="00764A4F" w:rsidRPr="00BF6AD4">
        <w:t xml:space="preserve"> </w:t>
      </w:r>
      <w:r w:rsidR="00D54AC5" w:rsidRPr="00BF6AD4">
        <w:rPr>
          <w:i/>
        </w:rPr>
        <w:t>H</w:t>
      </w:r>
      <w:r w:rsidR="00764A4F" w:rsidRPr="00BF6AD4">
        <w:rPr>
          <w:i/>
        </w:rPr>
        <w:t>ackathon</w:t>
      </w:r>
      <w:r w:rsidR="00705D72">
        <w:rPr>
          <w:i/>
        </w:rPr>
        <w:t>,</w:t>
      </w:r>
      <w:r w:rsidR="004F13C1">
        <w:rPr>
          <w:i/>
        </w:rPr>
        <w:t xml:space="preserve"> </w:t>
      </w:r>
      <w:r w:rsidR="00764A4F" w:rsidRPr="00BF6AD4">
        <w:t xml:space="preserve">de manera </w:t>
      </w:r>
      <w:r w:rsidR="00962973">
        <w:t>opcional</w:t>
      </w:r>
      <w:r w:rsidR="00705D72">
        <w:t xml:space="preserve"> no obligatoria</w:t>
      </w:r>
      <w:r w:rsidR="00962973">
        <w:t xml:space="preserve">. </w:t>
      </w:r>
      <w:r w:rsidR="00F26EF7" w:rsidRPr="00BF6AD4">
        <w:t xml:space="preserve">Los estudiantes </w:t>
      </w:r>
      <w:r w:rsidR="00C11736" w:rsidRPr="00BF6AD4">
        <w:t>se organizaron en grupos</w:t>
      </w:r>
      <w:r w:rsidR="00821087" w:rsidRPr="00BF6AD4">
        <w:t xml:space="preserve"> de </w:t>
      </w:r>
      <w:r w:rsidR="00B24A6F">
        <w:t>trabajo (</w:t>
      </w:r>
      <w:r w:rsidR="00B24A6F" w:rsidRPr="00385B26">
        <w:t>7</w:t>
      </w:r>
      <w:r w:rsidR="00821087" w:rsidRPr="00385B26">
        <w:t xml:space="preserve"> estudiantes por grupo)</w:t>
      </w:r>
      <w:r w:rsidR="00C11736" w:rsidRPr="00385B26">
        <w:t xml:space="preserve"> y aportaron</w:t>
      </w:r>
      <w:r w:rsidR="00F26EF7" w:rsidRPr="00385B26">
        <w:t xml:space="preserve"> </w:t>
      </w:r>
      <w:r w:rsidR="00C11736" w:rsidRPr="00385B26">
        <w:t xml:space="preserve">su </w:t>
      </w:r>
      <w:r w:rsidR="00F26EF7" w:rsidRPr="00385B26">
        <w:t xml:space="preserve">respuesta </w:t>
      </w:r>
      <w:r w:rsidR="00003AFF" w:rsidRPr="00385B26">
        <w:t>a través</w:t>
      </w:r>
      <w:r w:rsidR="00F26EF7" w:rsidRPr="00385B26">
        <w:rPr>
          <w:i/>
        </w:rPr>
        <w:t xml:space="preserve"> </w:t>
      </w:r>
      <w:r w:rsidR="00003AFF" w:rsidRPr="00385B26">
        <w:t>d</w:t>
      </w:r>
      <w:r w:rsidR="00B35970" w:rsidRPr="00385B26">
        <w:t>e</w:t>
      </w:r>
      <w:r w:rsidR="00C11736" w:rsidRPr="00385B26">
        <w:t>l</w:t>
      </w:r>
      <w:r w:rsidR="00B35970" w:rsidRPr="00385B26">
        <w:t xml:space="preserve"> entorno virtual de aprendizaje</w:t>
      </w:r>
      <w:r w:rsidR="00C11736" w:rsidRPr="00385B26">
        <w:t xml:space="preserve"> (</w:t>
      </w:r>
      <w:r w:rsidR="00C174B3" w:rsidRPr="00385B26">
        <w:t>EVA</w:t>
      </w:r>
      <w:r w:rsidR="00C11736" w:rsidRPr="00385B26">
        <w:t>)</w:t>
      </w:r>
      <w:r w:rsidR="00705D72">
        <w:t>,</w:t>
      </w:r>
      <w:r w:rsidR="00882D26">
        <w:t xml:space="preserve"> estableciendo posibles soluciones a la </w:t>
      </w:r>
      <w:r w:rsidR="00071043">
        <w:t xml:space="preserve">pregunta: </w:t>
      </w:r>
      <w:r w:rsidR="00071043" w:rsidRPr="0001204E">
        <w:rPr>
          <w:i/>
        </w:rPr>
        <w:t>¿Qué problema o necesidad social has detectado y te gustaría resolver?</w:t>
      </w:r>
    </w:p>
    <w:p w14:paraId="6B201825" w14:textId="205D1A7B" w:rsidR="00764A4F" w:rsidRPr="00755AE4" w:rsidRDefault="00340E1F" w:rsidP="00184D40">
      <w:pPr>
        <w:spacing w:line="360" w:lineRule="auto"/>
        <w:jc w:val="both"/>
      </w:pPr>
      <w:r w:rsidRPr="00252F80">
        <w:t>Inicialmente, s</w:t>
      </w:r>
      <w:r w:rsidR="00E96B68" w:rsidRPr="00252F80">
        <w:t xml:space="preserve">e </w:t>
      </w:r>
      <w:r w:rsidR="00C11736" w:rsidRPr="00996342">
        <w:t>consideró</w:t>
      </w:r>
      <w:r w:rsidR="00E96B68" w:rsidRPr="00862F9E">
        <w:t xml:space="preserve"> la participación </w:t>
      </w:r>
      <w:r w:rsidR="00C11736" w:rsidRPr="00BF6AD4">
        <w:t>de 25 equipos</w:t>
      </w:r>
      <w:r w:rsidR="00C11736" w:rsidRPr="00996299">
        <w:t xml:space="preserve"> </w:t>
      </w:r>
      <w:r w:rsidR="00C11736" w:rsidRPr="00755AE4">
        <w:t xml:space="preserve">con un total de </w:t>
      </w:r>
      <w:r w:rsidR="00DC4A2F">
        <w:t>17</w:t>
      </w:r>
      <w:r w:rsidR="00BD728A">
        <w:t>5</w:t>
      </w:r>
      <w:r w:rsidR="00C11736" w:rsidRPr="00755AE4">
        <w:t xml:space="preserve"> estudiantes</w:t>
      </w:r>
      <w:r w:rsidR="005C4225" w:rsidRPr="00755AE4">
        <w:t>.</w:t>
      </w:r>
    </w:p>
    <w:p w14:paraId="494B449E" w14:textId="77777777" w:rsidR="00764A4F" w:rsidRPr="00996342" w:rsidRDefault="00764A4F" w:rsidP="00184D40">
      <w:pPr>
        <w:spacing w:line="360" w:lineRule="auto"/>
        <w:jc w:val="both"/>
      </w:pPr>
    </w:p>
    <w:p w14:paraId="2E5147F8" w14:textId="6B35656D" w:rsidR="00BD728A" w:rsidRPr="00BA2592" w:rsidRDefault="00671657" w:rsidP="00184D40">
      <w:pPr>
        <w:spacing w:line="360" w:lineRule="auto"/>
        <w:ind w:firstLine="708"/>
        <w:jc w:val="both"/>
        <w:rPr>
          <w:b/>
        </w:rPr>
      </w:pPr>
      <w:r w:rsidRPr="00BA2592">
        <w:rPr>
          <w:b/>
        </w:rPr>
        <w:lastRenderedPageBreak/>
        <w:t xml:space="preserve">2.2 </w:t>
      </w:r>
      <w:r w:rsidR="00071043" w:rsidRPr="00603307">
        <w:rPr>
          <w:b/>
          <w:i/>
        </w:rPr>
        <w:t>Evaluación inicial de</w:t>
      </w:r>
      <w:r w:rsidR="00BD728A" w:rsidRPr="00603307">
        <w:rPr>
          <w:b/>
          <w:i/>
        </w:rPr>
        <w:t xml:space="preserve"> propuestas</w:t>
      </w:r>
    </w:p>
    <w:p w14:paraId="68316E45" w14:textId="6FEB0146" w:rsidR="009B5B5D" w:rsidRPr="00BF6AD4" w:rsidRDefault="00456042" w:rsidP="00184D40">
      <w:pPr>
        <w:spacing w:line="360" w:lineRule="auto"/>
        <w:jc w:val="both"/>
      </w:pPr>
      <w:r>
        <w:t xml:space="preserve">Cada </w:t>
      </w:r>
      <w:r w:rsidR="005C4225" w:rsidRPr="00BF6AD4">
        <w:t>grupo de trabajo propus</w:t>
      </w:r>
      <w:r>
        <w:t>o</w:t>
      </w:r>
      <w:r w:rsidR="005C4225" w:rsidRPr="00BF6AD4">
        <w:t xml:space="preserve"> varias soluciones en ciencia y tecnología, l</w:t>
      </w:r>
      <w:r w:rsidR="00BD728A">
        <w:t>a</w:t>
      </w:r>
      <w:r w:rsidR="005C4225" w:rsidRPr="00BF6AD4">
        <w:t>s cuales fueron registrad</w:t>
      </w:r>
      <w:r w:rsidR="00071043">
        <w:t>a</w:t>
      </w:r>
      <w:r w:rsidR="005C4225" w:rsidRPr="00BF6AD4">
        <w:t xml:space="preserve">s para la elaboración de una base de datos. </w:t>
      </w:r>
      <w:r w:rsidR="007F3148">
        <w:t>Las propuestas</w:t>
      </w:r>
      <w:r w:rsidR="006E7E07">
        <w:t xml:space="preserve"> fueron revisadas y a</w:t>
      </w:r>
      <w:r w:rsidR="005C4225" w:rsidRPr="00BF6AD4">
        <w:t xml:space="preserve"> través de</w:t>
      </w:r>
      <w:r w:rsidR="009B5B5D" w:rsidRPr="00BF6AD4">
        <w:t xml:space="preserve"> un formato de evaluación de proyectos</w:t>
      </w:r>
      <w:r w:rsidR="00BD728A">
        <w:t>,</w:t>
      </w:r>
      <w:r w:rsidR="009B5B5D" w:rsidRPr="00862F9E">
        <w:t xml:space="preserve"> </w:t>
      </w:r>
      <w:r w:rsidR="009B5B5D" w:rsidRPr="00BF6AD4">
        <w:t>la comisión docente</w:t>
      </w:r>
      <w:r w:rsidR="008F1E7D" w:rsidRPr="00BF6AD4">
        <w:t xml:space="preserve"> evaluó l</w:t>
      </w:r>
      <w:r w:rsidR="009B5B5D" w:rsidRPr="00BF6AD4">
        <w:rPr>
          <w:rFonts w:eastAsia="Times New Roman"/>
        </w:rPr>
        <w:t>a calidad científ</w:t>
      </w:r>
      <w:r w:rsidR="008F1E7D" w:rsidRPr="00BF6AD4">
        <w:rPr>
          <w:rFonts w:eastAsia="Times New Roman"/>
        </w:rPr>
        <w:t xml:space="preserve">ica y técnica de la propuesta </w:t>
      </w:r>
      <w:r w:rsidR="009B5B5D" w:rsidRPr="00BF6AD4">
        <w:rPr>
          <w:rFonts w:eastAsia="Times New Roman"/>
        </w:rPr>
        <w:t>de manera cuantitativa y cualitativa</w:t>
      </w:r>
      <w:r w:rsidR="00D417E0" w:rsidRPr="00BF6AD4">
        <w:rPr>
          <w:rFonts w:eastAsia="Times New Roman"/>
        </w:rPr>
        <w:t xml:space="preserve">. </w:t>
      </w:r>
      <w:r w:rsidR="008F1E7D" w:rsidRPr="00BF6AD4">
        <w:rPr>
          <w:rFonts w:eastAsia="Times New Roman"/>
        </w:rPr>
        <w:t>(Ver anexo</w:t>
      </w:r>
      <w:r w:rsidR="00BD728A">
        <w:rPr>
          <w:rFonts w:eastAsia="Times New Roman"/>
        </w:rPr>
        <w:t xml:space="preserve"> 1</w:t>
      </w:r>
      <w:r w:rsidR="008F1E7D" w:rsidRPr="00BF6AD4">
        <w:rPr>
          <w:rFonts w:eastAsia="Times New Roman"/>
        </w:rPr>
        <w:t>)</w:t>
      </w:r>
      <w:r w:rsidR="009B5B5D" w:rsidRPr="00BF6AD4">
        <w:rPr>
          <w:rFonts w:eastAsia="Times New Roman"/>
        </w:rPr>
        <w:t xml:space="preserve">. </w:t>
      </w:r>
    </w:p>
    <w:p w14:paraId="37E9C15C" w14:textId="77777777" w:rsidR="008F1E7D" w:rsidRPr="00BF6AD4" w:rsidRDefault="008F1E7D" w:rsidP="00184D40">
      <w:pPr>
        <w:spacing w:line="360" w:lineRule="auto"/>
        <w:rPr>
          <w:rFonts w:eastAsia="Times New Roman"/>
        </w:rPr>
      </w:pPr>
    </w:p>
    <w:p w14:paraId="21875B68" w14:textId="0A1D5703" w:rsidR="00C07C19" w:rsidRPr="00BA2592" w:rsidRDefault="00062F7D" w:rsidP="00184D40">
      <w:pPr>
        <w:spacing w:line="360" w:lineRule="auto"/>
        <w:ind w:left="708"/>
        <w:jc w:val="both"/>
        <w:rPr>
          <w:b/>
          <w:i/>
        </w:rPr>
      </w:pPr>
      <w:r>
        <w:rPr>
          <w:b/>
        </w:rPr>
        <w:t>2.3</w:t>
      </w:r>
      <w:r w:rsidR="00E713C1">
        <w:rPr>
          <w:b/>
        </w:rPr>
        <w:t xml:space="preserve"> </w:t>
      </w:r>
      <w:r w:rsidR="00671657" w:rsidRPr="00603307">
        <w:rPr>
          <w:b/>
          <w:i/>
        </w:rPr>
        <w:t>Fases</w:t>
      </w:r>
      <w:r w:rsidR="00764A4F" w:rsidRPr="00603307">
        <w:rPr>
          <w:b/>
          <w:i/>
        </w:rPr>
        <w:t xml:space="preserve"> del evento </w:t>
      </w:r>
      <w:r w:rsidR="004E7D8D" w:rsidRPr="00F739E4">
        <w:rPr>
          <w:b/>
          <w:i/>
        </w:rPr>
        <w:t>Hackathon</w:t>
      </w:r>
    </w:p>
    <w:p w14:paraId="62CA9AFD" w14:textId="68E50479" w:rsidR="00B35970" w:rsidRDefault="00071043" w:rsidP="00F81B75">
      <w:pPr>
        <w:spacing w:line="360" w:lineRule="auto"/>
        <w:jc w:val="both"/>
        <w:rPr>
          <w:lang w:val="es-ES"/>
        </w:rPr>
      </w:pPr>
      <w:r>
        <w:t>Luego de evaluar las propuestas de los 25 equipos, solamente 7 alcanzaron el puntaje requerido</w:t>
      </w:r>
      <w:r w:rsidR="00F87CBB">
        <w:t>,</w:t>
      </w:r>
      <w:r>
        <w:t xml:space="preserve"> a través de la evaluación cualitativa y cuantitativa</w:t>
      </w:r>
      <w:r w:rsidR="00F87CBB">
        <w:t>,</w:t>
      </w:r>
      <w:r>
        <w:t xml:space="preserve"> para continuar en el desarrollo de</w:t>
      </w:r>
      <w:r w:rsidR="00F81B75">
        <w:t xml:space="preserve">l Hackathon. </w:t>
      </w:r>
      <w:r>
        <w:t>En esta segunda etapa del proyecto</w:t>
      </w:r>
      <w:r w:rsidR="00F87CBB">
        <w:t>,</w:t>
      </w:r>
      <w:r>
        <w:t xml:space="preserve"> e</w:t>
      </w:r>
      <w:r w:rsidR="00032562" w:rsidRPr="00BF6AD4">
        <w:t>l evento se</w:t>
      </w:r>
      <w:r w:rsidR="00B35970" w:rsidRPr="00BF6AD4">
        <w:t xml:space="preserve"> desarrolló en </w:t>
      </w:r>
      <w:r w:rsidR="00B35970" w:rsidRPr="00996299">
        <w:t>cuatro fas</w:t>
      </w:r>
      <w:r w:rsidR="00BC552C" w:rsidRPr="008A25B6">
        <w:t>es principales</w:t>
      </w:r>
      <w:r w:rsidR="00B35970" w:rsidRPr="00755AE4">
        <w:t xml:space="preserve"> (ver Figura 1)</w:t>
      </w:r>
      <w:r w:rsidR="00BC552C" w:rsidRPr="00755AE4">
        <w:rPr>
          <w:lang w:val="es-ES"/>
        </w:rPr>
        <w:t xml:space="preserve">: </w:t>
      </w:r>
    </w:p>
    <w:p w14:paraId="37096E88" w14:textId="77777777" w:rsidR="004F13C1" w:rsidRDefault="004F13C1" w:rsidP="00F81B75">
      <w:pPr>
        <w:spacing w:line="360" w:lineRule="auto"/>
        <w:jc w:val="both"/>
        <w:rPr>
          <w:lang w:val="es-ES"/>
        </w:rPr>
      </w:pPr>
    </w:p>
    <w:p w14:paraId="06592354" w14:textId="77777777" w:rsidR="00AC545E" w:rsidRPr="004F13C1" w:rsidRDefault="00AC545E" w:rsidP="004F13C1">
      <w:pPr>
        <w:spacing w:line="360" w:lineRule="auto"/>
        <w:jc w:val="both"/>
      </w:pPr>
      <w:r w:rsidRPr="008E7282">
        <w:rPr>
          <w:b/>
          <w:bCs/>
        </w:rPr>
        <w:t>Figura 1.</w:t>
      </w:r>
      <w:r w:rsidRPr="004F13C1">
        <w:t xml:space="preserve"> Esquema de las etapas de diseño del </w:t>
      </w:r>
      <w:r w:rsidRPr="004F13C1">
        <w:rPr>
          <w:i/>
        </w:rPr>
        <w:t>Hackathon</w:t>
      </w:r>
      <w:r w:rsidRPr="004F13C1">
        <w:t xml:space="preserve">. </w:t>
      </w:r>
    </w:p>
    <w:p w14:paraId="1B67C4DB" w14:textId="77777777" w:rsidR="00340E1F" w:rsidRPr="00862F9E" w:rsidRDefault="00340E1F" w:rsidP="00184D40">
      <w:pPr>
        <w:spacing w:line="360" w:lineRule="auto"/>
        <w:jc w:val="both"/>
        <w:rPr>
          <w:lang w:val="es-ES"/>
        </w:rPr>
      </w:pPr>
    </w:p>
    <w:p w14:paraId="1A654A38" w14:textId="77777777" w:rsidR="00340E1F" w:rsidRPr="00996299" w:rsidRDefault="00340E1F" w:rsidP="00184D40">
      <w:pPr>
        <w:spacing w:line="360" w:lineRule="auto"/>
        <w:ind w:left="708"/>
        <w:jc w:val="both"/>
      </w:pPr>
      <w:r w:rsidRPr="00996299">
        <w:rPr>
          <w:noProof/>
          <w:lang w:val="en-US" w:eastAsia="en-US"/>
        </w:rPr>
        <w:drawing>
          <wp:inline distT="0" distB="0" distL="0" distR="0" wp14:anchorId="1FBF27D2" wp14:editId="752AA64A">
            <wp:extent cx="4279908" cy="2775162"/>
            <wp:effectExtent l="0" t="0" r="0" b="0"/>
            <wp:docPr id="1" name="Imagen 1" descr="Macintosh HD:Users:macbook:Desktop:PROYECTOS 2017:Hackathon LIMA:FASE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macbook:Desktop:PROYECTOS 2017:Hackathon LIMA:FASES.pd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908" cy="2775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2D458B" w14:textId="688DBE89" w:rsidR="00E03854" w:rsidRPr="002C6A5D" w:rsidRDefault="00E03854" w:rsidP="002C6A5D">
      <w:pPr>
        <w:spacing w:line="360" w:lineRule="auto"/>
        <w:jc w:val="center"/>
        <w:rPr>
          <w:rFonts w:ascii="Arial" w:eastAsia="Times New Roman" w:hAnsi="Arial" w:cs="Arial"/>
          <w:sz w:val="20"/>
          <w:szCs w:val="20"/>
        </w:rPr>
      </w:pPr>
      <w:r w:rsidRPr="002C6A5D">
        <w:rPr>
          <w:rFonts w:ascii="Arial" w:eastAsia="Times New Roman" w:hAnsi="Arial" w:cs="Arial"/>
          <w:sz w:val="20"/>
          <w:szCs w:val="20"/>
        </w:rPr>
        <w:t xml:space="preserve">Fuente: </w:t>
      </w:r>
      <w:r w:rsidR="00C559AF" w:rsidRPr="002C6A5D">
        <w:rPr>
          <w:rFonts w:ascii="Arial" w:eastAsia="Times New Roman" w:hAnsi="Arial" w:cs="Arial"/>
          <w:sz w:val="20"/>
          <w:szCs w:val="20"/>
        </w:rPr>
        <w:t>Elaboración propia.</w:t>
      </w:r>
    </w:p>
    <w:p w14:paraId="3ADCF7B9" w14:textId="77777777" w:rsidR="00340E1F" w:rsidRPr="00996342" w:rsidRDefault="00340E1F" w:rsidP="004F13C1">
      <w:pPr>
        <w:spacing w:line="360" w:lineRule="auto"/>
        <w:jc w:val="center"/>
        <w:rPr>
          <w:b/>
        </w:rPr>
      </w:pPr>
    </w:p>
    <w:p w14:paraId="76F7C59F" w14:textId="77777777" w:rsidR="00340E1F" w:rsidRDefault="00340E1F" w:rsidP="00184D40">
      <w:pPr>
        <w:spacing w:line="360" w:lineRule="auto"/>
        <w:jc w:val="both"/>
        <w:rPr>
          <w:lang w:val="es-ES"/>
        </w:rPr>
      </w:pPr>
    </w:p>
    <w:p w14:paraId="3EA3D2B8" w14:textId="77777777" w:rsidR="004F13C1" w:rsidRDefault="004F13C1" w:rsidP="00184D40">
      <w:pPr>
        <w:spacing w:line="360" w:lineRule="auto"/>
        <w:jc w:val="both"/>
        <w:rPr>
          <w:lang w:val="es-ES"/>
        </w:rPr>
      </w:pPr>
    </w:p>
    <w:p w14:paraId="2E1F0212" w14:textId="2EFDAEFD" w:rsidR="00032562" w:rsidRPr="00BA2592" w:rsidRDefault="0030278B" w:rsidP="00184D40">
      <w:pPr>
        <w:pStyle w:val="ListParagraph"/>
        <w:numPr>
          <w:ilvl w:val="2"/>
          <w:numId w:val="21"/>
        </w:numPr>
        <w:spacing w:line="360" w:lineRule="auto"/>
        <w:jc w:val="both"/>
        <w:rPr>
          <w:rFonts w:ascii="Times New Roman" w:hAnsi="Times New Roman"/>
          <w:b/>
          <w:i/>
        </w:rPr>
      </w:pPr>
      <w:r w:rsidRPr="00BA2592">
        <w:rPr>
          <w:rFonts w:ascii="Times New Roman" w:hAnsi="Times New Roman"/>
          <w:b/>
          <w:i/>
        </w:rPr>
        <w:lastRenderedPageBreak/>
        <w:t>Desarrollo del reto</w:t>
      </w:r>
    </w:p>
    <w:p w14:paraId="448D6B62" w14:textId="31F434F7" w:rsidR="00032562" w:rsidRPr="00BF6AD4" w:rsidRDefault="00032562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  <w:r w:rsidRPr="00996299">
        <w:rPr>
          <w:rFonts w:ascii="Times New Roman" w:hAnsi="Times New Roman"/>
        </w:rPr>
        <w:t>En esta etapa</w:t>
      </w:r>
      <w:r w:rsidR="005550F5">
        <w:rPr>
          <w:rFonts w:ascii="Times New Roman" w:hAnsi="Times New Roman"/>
        </w:rPr>
        <w:t>,</w:t>
      </w:r>
      <w:r w:rsidRPr="00996299">
        <w:rPr>
          <w:rFonts w:ascii="Times New Roman" w:hAnsi="Times New Roman"/>
        </w:rPr>
        <w:t xml:space="preserve"> los estudiantes</w:t>
      </w:r>
      <w:r w:rsidR="008544F4" w:rsidRPr="00996299">
        <w:rPr>
          <w:rFonts w:ascii="Times New Roman" w:hAnsi="Times New Roman"/>
        </w:rPr>
        <w:t xml:space="preserve"> </w:t>
      </w:r>
      <w:r w:rsidR="00F94FB4">
        <w:rPr>
          <w:rFonts w:ascii="Times New Roman" w:hAnsi="Times New Roman"/>
        </w:rPr>
        <w:t xml:space="preserve">analizaron con minuciosidad el </w:t>
      </w:r>
      <w:r w:rsidRPr="00996299">
        <w:rPr>
          <w:rFonts w:ascii="Times New Roman" w:hAnsi="Times New Roman"/>
        </w:rPr>
        <w:t xml:space="preserve">problema </w:t>
      </w:r>
      <w:r w:rsidR="0082425D" w:rsidRPr="00996299">
        <w:rPr>
          <w:rFonts w:ascii="Times New Roman" w:hAnsi="Times New Roman"/>
        </w:rPr>
        <w:t>a</w:t>
      </w:r>
      <w:r w:rsidRPr="00996299">
        <w:rPr>
          <w:rFonts w:ascii="Times New Roman" w:hAnsi="Times New Roman"/>
        </w:rPr>
        <w:t xml:space="preserve"> resolve</w:t>
      </w:r>
      <w:r w:rsidR="00F94FB4">
        <w:rPr>
          <w:rFonts w:ascii="Times New Roman" w:hAnsi="Times New Roman"/>
        </w:rPr>
        <w:t>r. A través de revisión bibliográfica</w:t>
      </w:r>
      <w:r w:rsidR="005550F5">
        <w:rPr>
          <w:rFonts w:ascii="Times New Roman" w:hAnsi="Times New Roman"/>
        </w:rPr>
        <w:t>,</w:t>
      </w:r>
      <w:r w:rsidR="00F94FB4">
        <w:rPr>
          <w:rFonts w:ascii="Times New Roman" w:hAnsi="Times New Roman"/>
        </w:rPr>
        <w:t xml:space="preserve"> los grupos ampliaron el conocimiento del problema identificado, permitiendo así desarrollar una idea más objetiva con fundamentos científico-tecnológicos para el desarrollo de la necesidad identificada. Además, el estudiante hace uso de</w:t>
      </w:r>
      <w:r w:rsidR="000E3F50" w:rsidRPr="00BF6AD4">
        <w:rPr>
          <w:rFonts w:ascii="Times New Roman" w:hAnsi="Times New Roman"/>
        </w:rPr>
        <w:t xml:space="preserve"> la</w:t>
      </w:r>
      <w:r w:rsidR="00A27FFB" w:rsidRPr="00BF6AD4">
        <w:rPr>
          <w:rFonts w:ascii="Times New Roman" w:hAnsi="Times New Roman"/>
        </w:rPr>
        <w:t>s competencias adquiridas en la</w:t>
      </w:r>
      <w:r w:rsidR="000E3F50" w:rsidRPr="00BF6AD4">
        <w:rPr>
          <w:rFonts w:ascii="Times New Roman" w:hAnsi="Times New Roman"/>
        </w:rPr>
        <w:t xml:space="preserve"> formación académica</w:t>
      </w:r>
      <w:r w:rsidR="007B2859">
        <w:rPr>
          <w:rFonts w:ascii="Times New Roman" w:hAnsi="Times New Roman"/>
        </w:rPr>
        <w:t>, como también de</w:t>
      </w:r>
      <w:r w:rsidR="00A27FFB" w:rsidRPr="00BF6AD4">
        <w:rPr>
          <w:rFonts w:ascii="Times New Roman" w:hAnsi="Times New Roman"/>
        </w:rPr>
        <w:t xml:space="preserve"> </w:t>
      </w:r>
      <w:r w:rsidR="000E3F50" w:rsidRPr="00BF6AD4">
        <w:rPr>
          <w:rFonts w:ascii="Times New Roman" w:hAnsi="Times New Roman"/>
        </w:rPr>
        <w:t>criterio</w:t>
      </w:r>
      <w:r w:rsidR="00EA5208" w:rsidRPr="00BF6AD4">
        <w:rPr>
          <w:rFonts w:ascii="Times New Roman" w:hAnsi="Times New Roman"/>
        </w:rPr>
        <w:t>s propios.</w:t>
      </w:r>
      <w:r w:rsidR="000E3F50" w:rsidRPr="00BF6AD4">
        <w:rPr>
          <w:rFonts w:ascii="Times New Roman" w:hAnsi="Times New Roman"/>
        </w:rPr>
        <w:t xml:space="preserve"> </w:t>
      </w:r>
      <w:r w:rsidR="001E65FE" w:rsidRPr="00BF6AD4">
        <w:rPr>
          <w:rFonts w:ascii="Times New Roman" w:hAnsi="Times New Roman"/>
        </w:rPr>
        <w:t>La tabla 1</w:t>
      </w:r>
      <w:r w:rsidRPr="00BF6AD4">
        <w:rPr>
          <w:rFonts w:ascii="Times New Roman" w:hAnsi="Times New Roman"/>
        </w:rPr>
        <w:t xml:space="preserve"> describe los componentes académicos </w:t>
      </w:r>
      <w:r w:rsidR="00F94FB4" w:rsidRPr="00BF6AD4">
        <w:rPr>
          <w:rFonts w:ascii="Times New Roman" w:hAnsi="Times New Roman"/>
        </w:rPr>
        <w:t>a los que p</w:t>
      </w:r>
      <w:r w:rsidRPr="00BF6AD4">
        <w:rPr>
          <w:rFonts w:ascii="Times New Roman" w:hAnsi="Times New Roman"/>
        </w:rPr>
        <w:t>e</w:t>
      </w:r>
      <w:r w:rsidR="00F94FB4" w:rsidRPr="00BF6AD4">
        <w:rPr>
          <w:rFonts w:ascii="Times New Roman" w:hAnsi="Times New Roman"/>
        </w:rPr>
        <w:t>rtenecen</w:t>
      </w:r>
      <w:r w:rsidRPr="00BF6AD4">
        <w:rPr>
          <w:rFonts w:ascii="Times New Roman" w:hAnsi="Times New Roman"/>
        </w:rPr>
        <w:t xml:space="preserve"> los participantes.</w:t>
      </w:r>
    </w:p>
    <w:p w14:paraId="3409265B" w14:textId="77777777" w:rsidR="00032562" w:rsidRPr="00996299" w:rsidRDefault="00032562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</w:p>
    <w:p w14:paraId="188E1EF8" w14:textId="77A45EF3" w:rsidR="00032562" w:rsidRPr="00996299" w:rsidRDefault="00032562" w:rsidP="00184D40">
      <w:pPr>
        <w:spacing w:line="360" w:lineRule="auto"/>
        <w:ind w:left="708"/>
        <w:jc w:val="both"/>
      </w:pPr>
      <w:r w:rsidRPr="007A710B">
        <w:rPr>
          <w:b/>
        </w:rPr>
        <w:t>Tabla</w:t>
      </w:r>
      <w:r w:rsidR="001E65FE" w:rsidRPr="007A710B">
        <w:rPr>
          <w:b/>
        </w:rPr>
        <w:t xml:space="preserve"> 1</w:t>
      </w:r>
      <w:r w:rsidRPr="007A710B">
        <w:rPr>
          <w:b/>
        </w:rPr>
        <w:t>.</w:t>
      </w:r>
      <w:r w:rsidRPr="00BF6AD4">
        <w:t xml:space="preserve"> Componentes académicos de los estudiantes participantes en la actividad</w:t>
      </w:r>
      <w:r w:rsidR="004B381E" w:rsidRPr="00BF6AD4">
        <w:t xml:space="preserve">, </w:t>
      </w:r>
      <w:r w:rsidR="000F792C" w:rsidRPr="00BF6AD4">
        <w:t xml:space="preserve">a partir de la </w:t>
      </w:r>
      <w:r w:rsidR="00CD3BE6">
        <w:t>segunda</w:t>
      </w:r>
      <w:r w:rsidR="005550F5">
        <w:t xml:space="preserve"> etapa.</w:t>
      </w:r>
    </w:p>
    <w:tbl>
      <w:tblPr>
        <w:tblStyle w:val="Tablanormal21"/>
        <w:tblpPr w:leftFromText="141" w:rightFromText="141" w:vertAnchor="text" w:horzAnchor="page" w:tblpX="2710" w:tblpY="80"/>
        <w:tblW w:w="0" w:type="auto"/>
        <w:tblLook w:val="04A0" w:firstRow="1" w:lastRow="0" w:firstColumn="1" w:lastColumn="0" w:noHBand="0" w:noVBand="1"/>
      </w:tblPr>
      <w:tblGrid>
        <w:gridCol w:w="3637"/>
        <w:gridCol w:w="2971"/>
        <w:gridCol w:w="1855"/>
      </w:tblGrid>
      <w:tr w:rsidR="00032562" w:rsidRPr="00996299" w14:paraId="6EE03636" w14:textId="77777777" w:rsidTr="008E72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F46D568" w14:textId="77777777" w:rsidR="00032562" w:rsidRPr="00996299" w:rsidRDefault="00032562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</w:rPr>
              <w:t>Componente académico</w:t>
            </w:r>
          </w:p>
        </w:tc>
        <w:tc>
          <w:tcPr>
            <w:tcW w:w="0" w:type="auto"/>
          </w:tcPr>
          <w:p w14:paraId="7B75B94C" w14:textId="77777777" w:rsidR="00032562" w:rsidRPr="00996299" w:rsidRDefault="00032562" w:rsidP="00184D4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</w:rPr>
              <w:t>Titulación</w:t>
            </w:r>
          </w:p>
        </w:tc>
        <w:tc>
          <w:tcPr>
            <w:tcW w:w="0" w:type="auto"/>
          </w:tcPr>
          <w:p w14:paraId="6E5285B4" w14:textId="070AECFF" w:rsidR="00032562" w:rsidRPr="00996299" w:rsidRDefault="00032562" w:rsidP="00184D4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</w:rPr>
              <w:t>N</w:t>
            </w:r>
            <w:r w:rsidR="00953053">
              <w:rPr>
                <w:sz w:val="20"/>
                <w:szCs w:val="20"/>
              </w:rPr>
              <w:t>r</w:t>
            </w:r>
            <w:r w:rsidRPr="00996299">
              <w:rPr>
                <w:sz w:val="20"/>
                <w:szCs w:val="20"/>
              </w:rPr>
              <w:t>o</w:t>
            </w:r>
            <w:r w:rsidR="001C5872">
              <w:rPr>
                <w:sz w:val="20"/>
                <w:szCs w:val="20"/>
              </w:rPr>
              <w:t>.</w:t>
            </w:r>
            <w:r w:rsidRPr="00996299">
              <w:rPr>
                <w:sz w:val="20"/>
                <w:szCs w:val="20"/>
              </w:rPr>
              <w:t xml:space="preserve"> de estudiantes</w:t>
            </w:r>
          </w:p>
        </w:tc>
      </w:tr>
      <w:tr w:rsidR="00032562" w:rsidRPr="00996299" w14:paraId="292242AB" w14:textId="77777777" w:rsidTr="008E72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8C9E25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>Fundamentos Matemáticos</w:t>
            </w:r>
          </w:p>
        </w:tc>
        <w:tc>
          <w:tcPr>
            <w:tcW w:w="0" w:type="auto"/>
          </w:tcPr>
          <w:p w14:paraId="6F9BB3E6" w14:textId="77777777" w:rsidR="00032562" w:rsidRPr="00996342" w:rsidRDefault="00032562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 xml:space="preserve">Electrónica y Telecomunicaciones </w:t>
            </w:r>
          </w:p>
        </w:tc>
        <w:tc>
          <w:tcPr>
            <w:tcW w:w="0" w:type="auto"/>
          </w:tcPr>
          <w:p w14:paraId="4351832E" w14:textId="77777777" w:rsidR="00032562" w:rsidRPr="00996299" w:rsidRDefault="00032562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</w:rPr>
              <w:t>8</w:t>
            </w:r>
          </w:p>
        </w:tc>
      </w:tr>
      <w:tr w:rsidR="00032562" w:rsidRPr="00996299" w14:paraId="2F93E0D4" w14:textId="77777777" w:rsidTr="008E72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264747D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>Precálculo</w:t>
            </w:r>
          </w:p>
        </w:tc>
        <w:tc>
          <w:tcPr>
            <w:tcW w:w="0" w:type="auto"/>
          </w:tcPr>
          <w:p w14:paraId="02D59523" w14:textId="77777777" w:rsidR="00032562" w:rsidRPr="00C50652" w:rsidRDefault="00032562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Ingeniería Química</w:t>
            </w:r>
          </w:p>
        </w:tc>
        <w:tc>
          <w:tcPr>
            <w:tcW w:w="0" w:type="auto"/>
          </w:tcPr>
          <w:p w14:paraId="56C71C41" w14:textId="77777777" w:rsidR="00032562" w:rsidRPr="00996299" w:rsidRDefault="00032562" w:rsidP="00184D4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6</w:t>
            </w:r>
          </w:p>
        </w:tc>
      </w:tr>
      <w:tr w:rsidR="00032562" w:rsidRPr="00996299" w14:paraId="0EE8834D" w14:textId="77777777" w:rsidTr="008E72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724EF1E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>Cálculo para las Ciencias Biológicas</w:t>
            </w:r>
          </w:p>
        </w:tc>
        <w:tc>
          <w:tcPr>
            <w:tcW w:w="0" w:type="auto"/>
          </w:tcPr>
          <w:p w14:paraId="3EF64464" w14:textId="77777777" w:rsidR="00032562" w:rsidRPr="00C50652" w:rsidRDefault="00032562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Bioquímica y Farmacia</w:t>
            </w:r>
          </w:p>
        </w:tc>
        <w:tc>
          <w:tcPr>
            <w:tcW w:w="0" w:type="auto"/>
          </w:tcPr>
          <w:p w14:paraId="08AA78CA" w14:textId="77777777" w:rsidR="00032562" w:rsidRPr="00996299" w:rsidRDefault="00032562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5</w:t>
            </w:r>
          </w:p>
        </w:tc>
      </w:tr>
      <w:tr w:rsidR="00032562" w:rsidRPr="00996299" w14:paraId="5842D085" w14:textId="77777777" w:rsidTr="008E72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901D101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>Cálculo para las Ciencias Biológicas</w:t>
            </w:r>
          </w:p>
        </w:tc>
        <w:tc>
          <w:tcPr>
            <w:tcW w:w="0" w:type="auto"/>
          </w:tcPr>
          <w:p w14:paraId="25BBD766" w14:textId="77777777" w:rsidR="00032562" w:rsidRPr="00C50652" w:rsidRDefault="00032562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Gestión Ambiental</w:t>
            </w:r>
          </w:p>
        </w:tc>
        <w:tc>
          <w:tcPr>
            <w:tcW w:w="0" w:type="auto"/>
          </w:tcPr>
          <w:p w14:paraId="32433B33" w14:textId="77777777" w:rsidR="00032562" w:rsidRPr="00996299" w:rsidRDefault="00032562" w:rsidP="00184D4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2</w:t>
            </w:r>
          </w:p>
        </w:tc>
      </w:tr>
      <w:tr w:rsidR="00032562" w:rsidRPr="00996299" w14:paraId="4F550560" w14:textId="77777777" w:rsidTr="008E72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646529D" w14:textId="1389DFB2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 xml:space="preserve">Matemáticas para las </w:t>
            </w:r>
            <w:r w:rsidR="005550F5">
              <w:rPr>
                <w:b w:val="0"/>
                <w:sz w:val="20"/>
                <w:szCs w:val="20"/>
              </w:rPr>
              <w:t>C</w:t>
            </w:r>
            <w:r w:rsidRPr="00996299">
              <w:rPr>
                <w:b w:val="0"/>
                <w:sz w:val="20"/>
                <w:szCs w:val="20"/>
              </w:rPr>
              <w:t>iencias</w:t>
            </w:r>
            <w:r w:rsidRPr="008A25B6">
              <w:rPr>
                <w:b w:val="0"/>
                <w:sz w:val="20"/>
                <w:szCs w:val="20"/>
              </w:rPr>
              <w:t xml:space="preserve"> </w:t>
            </w:r>
            <w:r w:rsidR="005550F5">
              <w:rPr>
                <w:b w:val="0"/>
                <w:sz w:val="20"/>
                <w:szCs w:val="20"/>
              </w:rPr>
              <w:t>B</w:t>
            </w:r>
            <w:r w:rsidRPr="008A25B6">
              <w:rPr>
                <w:b w:val="0"/>
                <w:sz w:val="20"/>
                <w:szCs w:val="20"/>
              </w:rPr>
              <w:t>iomédicas</w:t>
            </w:r>
          </w:p>
        </w:tc>
        <w:tc>
          <w:tcPr>
            <w:tcW w:w="0" w:type="auto"/>
          </w:tcPr>
          <w:p w14:paraId="22DC11C6" w14:textId="77777777" w:rsidR="00032562" w:rsidRPr="00C50652" w:rsidRDefault="00032562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Medicina</w:t>
            </w:r>
          </w:p>
        </w:tc>
        <w:tc>
          <w:tcPr>
            <w:tcW w:w="0" w:type="auto"/>
          </w:tcPr>
          <w:p w14:paraId="6FA2B05E" w14:textId="77777777" w:rsidR="00032562" w:rsidRPr="00996299" w:rsidRDefault="00032562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1</w:t>
            </w:r>
          </w:p>
        </w:tc>
      </w:tr>
      <w:tr w:rsidR="00032562" w:rsidRPr="00996299" w14:paraId="32FA64C9" w14:textId="77777777" w:rsidTr="008E7282">
        <w:trPr>
          <w:trHeight w:val="3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BC1E34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 xml:space="preserve">Matemáticas </w:t>
            </w:r>
          </w:p>
        </w:tc>
        <w:tc>
          <w:tcPr>
            <w:tcW w:w="0" w:type="auto"/>
          </w:tcPr>
          <w:p w14:paraId="4ADF5AB3" w14:textId="77777777" w:rsidR="00032562" w:rsidRPr="00C50652" w:rsidRDefault="00032562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Ingeniería Civil</w:t>
            </w:r>
          </w:p>
        </w:tc>
        <w:tc>
          <w:tcPr>
            <w:tcW w:w="0" w:type="auto"/>
          </w:tcPr>
          <w:p w14:paraId="75A76C80" w14:textId="77777777" w:rsidR="00032562" w:rsidRPr="00996299" w:rsidRDefault="00032562" w:rsidP="00184D4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4</w:t>
            </w:r>
          </w:p>
        </w:tc>
      </w:tr>
      <w:tr w:rsidR="00032562" w:rsidRPr="00996299" w14:paraId="04916181" w14:textId="77777777" w:rsidTr="008E72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AF93747" w14:textId="77777777" w:rsidR="00032562" w:rsidRPr="008A25B6" w:rsidRDefault="00032562" w:rsidP="00184D40">
            <w:pPr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996299">
              <w:rPr>
                <w:b w:val="0"/>
                <w:sz w:val="20"/>
                <w:szCs w:val="20"/>
              </w:rPr>
              <w:t xml:space="preserve">Cálculo </w:t>
            </w:r>
          </w:p>
        </w:tc>
        <w:tc>
          <w:tcPr>
            <w:tcW w:w="0" w:type="auto"/>
          </w:tcPr>
          <w:p w14:paraId="55CA8AD7" w14:textId="77777777" w:rsidR="00032562" w:rsidRPr="00C50652" w:rsidRDefault="00032562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</w:rPr>
              <w:t>Ingeniería Civil</w:t>
            </w:r>
          </w:p>
        </w:tc>
        <w:tc>
          <w:tcPr>
            <w:tcW w:w="0" w:type="auto"/>
          </w:tcPr>
          <w:p w14:paraId="563D3119" w14:textId="77777777" w:rsidR="00032562" w:rsidRPr="00996299" w:rsidRDefault="00032562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3</w:t>
            </w:r>
          </w:p>
        </w:tc>
      </w:tr>
      <w:tr w:rsidR="00032562" w:rsidRPr="00996299" w14:paraId="2778D59A" w14:textId="77777777" w:rsidTr="008E728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8564809" w14:textId="79E2BDFC" w:rsidR="00032562" w:rsidRPr="008A25B6" w:rsidRDefault="00032562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</w:rPr>
              <w:t xml:space="preserve">TOTAL </w:t>
            </w:r>
            <w:r w:rsidR="001C5872">
              <w:rPr>
                <w:sz w:val="20"/>
                <w:szCs w:val="20"/>
              </w:rPr>
              <w:t xml:space="preserve">DE </w:t>
            </w:r>
            <w:r w:rsidRPr="00996299">
              <w:rPr>
                <w:sz w:val="20"/>
                <w:szCs w:val="20"/>
              </w:rPr>
              <w:t>ESTUDIANTES</w:t>
            </w:r>
          </w:p>
        </w:tc>
        <w:tc>
          <w:tcPr>
            <w:tcW w:w="0" w:type="auto"/>
          </w:tcPr>
          <w:p w14:paraId="011667A0" w14:textId="77777777" w:rsidR="00032562" w:rsidRPr="00385B26" w:rsidRDefault="00032562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3921D3F" w14:textId="77777777" w:rsidR="00032562" w:rsidRPr="00996299" w:rsidRDefault="00032562" w:rsidP="00184D4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96342">
              <w:rPr>
                <w:sz w:val="20"/>
                <w:szCs w:val="20"/>
              </w:rPr>
              <w:t>29</w:t>
            </w:r>
          </w:p>
        </w:tc>
      </w:tr>
    </w:tbl>
    <w:p w14:paraId="61A74079" w14:textId="77777777" w:rsidR="00032562" w:rsidRPr="00996299" w:rsidRDefault="00032562" w:rsidP="00184D40">
      <w:pPr>
        <w:spacing w:line="360" w:lineRule="auto"/>
        <w:jc w:val="both"/>
      </w:pPr>
    </w:p>
    <w:p w14:paraId="68613F64" w14:textId="77777777" w:rsidR="00032562" w:rsidRPr="00996342" w:rsidRDefault="00032562" w:rsidP="00184D40">
      <w:pPr>
        <w:spacing w:line="360" w:lineRule="auto"/>
        <w:jc w:val="both"/>
      </w:pPr>
    </w:p>
    <w:p w14:paraId="75C9CC92" w14:textId="77777777" w:rsidR="00032562" w:rsidRPr="00862F9E" w:rsidRDefault="00032562" w:rsidP="00184D40">
      <w:pPr>
        <w:spacing w:line="360" w:lineRule="auto"/>
        <w:jc w:val="both"/>
      </w:pPr>
    </w:p>
    <w:p w14:paraId="59B9F6CC" w14:textId="77777777" w:rsidR="00032562" w:rsidRPr="00BF6AD4" w:rsidRDefault="00032562" w:rsidP="00184D40">
      <w:pPr>
        <w:spacing w:line="360" w:lineRule="auto"/>
        <w:jc w:val="both"/>
      </w:pPr>
    </w:p>
    <w:p w14:paraId="4E3DD064" w14:textId="77777777" w:rsidR="00032562" w:rsidRPr="00BF6AD4" w:rsidRDefault="00032562" w:rsidP="00184D40">
      <w:pPr>
        <w:spacing w:line="360" w:lineRule="auto"/>
        <w:jc w:val="both"/>
      </w:pPr>
    </w:p>
    <w:p w14:paraId="347075D4" w14:textId="77777777" w:rsidR="00032562" w:rsidRPr="00BF6AD4" w:rsidRDefault="00032562" w:rsidP="00184D40">
      <w:pPr>
        <w:spacing w:line="360" w:lineRule="auto"/>
        <w:jc w:val="both"/>
      </w:pPr>
    </w:p>
    <w:p w14:paraId="59651643" w14:textId="77777777" w:rsidR="00032562" w:rsidRPr="00BF6AD4" w:rsidRDefault="00032562" w:rsidP="00184D40">
      <w:pPr>
        <w:spacing w:line="360" w:lineRule="auto"/>
        <w:jc w:val="both"/>
      </w:pPr>
    </w:p>
    <w:p w14:paraId="1613F6C9" w14:textId="77777777" w:rsidR="00032562" w:rsidRPr="00BF6AD4" w:rsidRDefault="00032562" w:rsidP="00184D40">
      <w:pPr>
        <w:spacing w:line="360" w:lineRule="auto"/>
        <w:jc w:val="both"/>
      </w:pPr>
    </w:p>
    <w:p w14:paraId="16EF4CD2" w14:textId="77777777" w:rsidR="00032562" w:rsidRPr="00BF6AD4" w:rsidRDefault="00032562" w:rsidP="00184D40">
      <w:pPr>
        <w:spacing w:line="360" w:lineRule="auto"/>
        <w:jc w:val="both"/>
      </w:pPr>
    </w:p>
    <w:p w14:paraId="7562D8EC" w14:textId="77777777" w:rsidR="00032562" w:rsidRPr="002F5680" w:rsidRDefault="00032562" w:rsidP="00184D40">
      <w:pPr>
        <w:spacing w:line="360" w:lineRule="auto"/>
        <w:jc w:val="both"/>
        <w:rPr>
          <w:sz w:val="22"/>
          <w:szCs w:val="22"/>
        </w:rPr>
      </w:pPr>
    </w:p>
    <w:p w14:paraId="797C9A49" w14:textId="2B5768C3" w:rsidR="00E03854" w:rsidRPr="002F5680" w:rsidRDefault="00E03854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0D315D33" w14:textId="77777777" w:rsidR="00A27FFB" w:rsidRPr="00BF6AD4" w:rsidRDefault="00A27FFB" w:rsidP="00184D40">
      <w:pPr>
        <w:spacing w:line="360" w:lineRule="auto"/>
        <w:jc w:val="both"/>
        <w:rPr>
          <w:i/>
        </w:rPr>
      </w:pPr>
    </w:p>
    <w:p w14:paraId="14342AE3" w14:textId="535AC40D" w:rsidR="00EC2D18" w:rsidRPr="00BA2592" w:rsidRDefault="000A31E1" w:rsidP="00184D40">
      <w:pPr>
        <w:pStyle w:val="ListParagraph"/>
        <w:spacing w:line="360" w:lineRule="auto"/>
        <w:jc w:val="both"/>
        <w:rPr>
          <w:rFonts w:ascii="Times New Roman" w:hAnsi="Times New Roman"/>
          <w:b/>
        </w:rPr>
      </w:pPr>
      <w:r w:rsidRPr="000A31E1">
        <w:rPr>
          <w:rFonts w:ascii="Times New Roman" w:hAnsi="Times New Roman"/>
          <w:b/>
        </w:rPr>
        <w:t>2</w:t>
      </w:r>
      <w:r w:rsidR="00696FD6">
        <w:rPr>
          <w:rFonts w:ascii="Times New Roman" w:hAnsi="Times New Roman"/>
          <w:b/>
          <w:i/>
        </w:rPr>
        <w:t>.3.2</w:t>
      </w:r>
      <w:r w:rsidR="00C61535" w:rsidRPr="00BA2592">
        <w:rPr>
          <w:rFonts w:ascii="Times New Roman" w:hAnsi="Times New Roman"/>
          <w:b/>
          <w:i/>
        </w:rPr>
        <w:t xml:space="preserve"> </w:t>
      </w:r>
      <w:r w:rsidR="00A27FFB" w:rsidRPr="00BA2592">
        <w:rPr>
          <w:rFonts w:ascii="Times New Roman" w:hAnsi="Times New Roman"/>
          <w:b/>
          <w:i/>
        </w:rPr>
        <w:t>Búsqueda de soluciones</w:t>
      </w:r>
      <w:r w:rsidR="00EC2D18" w:rsidRPr="00BA2592">
        <w:rPr>
          <w:rFonts w:ascii="Times New Roman" w:hAnsi="Times New Roman"/>
          <w:b/>
          <w:i/>
        </w:rPr>
        <w:t xml:space="preserve"> en campos específicos</w:t>
      </w:r>
    </w:p>
    <w:p w14:paraId="49BBFA3C" w14:textId="27F6A5AE" w:rsidR="00A27FFB" w:rsidRPr="00996299" w:rsidRDefault="00A27FFB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  <w:r w:rsidRPr="00996299">
        <w:rPr>
          <w:rFonts w:ascii="Times New Roman" w:hAnsi="Times New Roman"/>
        </w:rPr>
        <w:t>Dentro de la problemática identificada por los participantes, se establecieron cinco categorías: soluciones ambientales, alimentarias, tecnológicas</w:t>
      </w:r>
      <w:r w:rsidR="00EC2D18">
        <w:rPr>
          <w:rFonts w:ascii="Times New Roman" w:hAnsi="Times New Roman"/>
        </w:rPr>
        <w:t>, farmacológicas</w:t>
      </w:r>
      <w:r w:rsidRPr="00996299">
        <w:rPr>
          <w:rFonts w:ascii="Times New Roman" w:hAnsi="Times New Roman"/>
        </w:rPr>
        <w:t xml:space="preserve"> y de educación.</w:t>
      </w:r>
    </w:p>
    <w:p w14:paraId="4B7BB061" w14:textId="77777777" w:rsidR="00A27FFB" w:rsidRDefault="00A27FFB" w:rsidP="00184D40">
      <w:pPr>
        <w:spacing w:line="360" w:lineRule="auto"/>
        <w:jc w:val="both"/>
      </w:pPr>
    </w:p>
    <w:p w14:paraId="321B76F9" w14:textId="77777777" w:rsidR="000E5AC7" w:rsidRPr="00862F9E" w:rsidRDefault="000E5AC7" w:rsidP="00184D40">
      <w:pPr>
        <w:spacing w:line="360" w:lineRule="auto"/>
        <w:jc w:val="both"/>
      </w:pPr>
    </w:p>
    <w:p w14:paraId="20D38CDA" w14:textId="77777777" w:rsidR="002C6A5D" w:rsidRDefault="002C6A5D" w:rsidP="00184D40">
      <w:pPr>
        <w:spacing w:line="360" w:lineRule="auto"/>
        <w:ind w:left="708"/>
        <w:jc w:val="both"/>
        <w:rPr>
          <w:b/>
          <w:bCs/>
        </w:rPr>
      </w:pPr>
    </w:p>
    <w:p w14:paraId="632A583F" w14:textId="77777777" w:rsidR="00A27FFB" w:rsidRPr="00BF6AD4" w:rsidRDefault="00A27FFB" w:rsidP="00184D40">
      <w:pPr>
        <w:spacing w:line="360" w:lineRule="auto"/>
        <w:ind w:left="708"/>
        <w:jc w:val="both"/>
        <w:rPr>
          <w:bCs/>
        </w:rPr>
      </w:pPr>
      <w:r w:rsidRPr="007A710B">
        <w:rPr>
          <w:b/>
          <w:bCs/>
        </w:rPr>
        <w:lastRenderedPageBreak/>
        <w:t>Tabla 2.</w:t>
      </w:r>
      <w:r w:rsidRPr="00BF6AD4">
        <w:rPr>
          <w:bCs/>
        </w:rPr>
        <w:t xml:space="preserve"> Descripción de las problemáticas planteadas en la buena práctica</w:t>
      </w:r>
    </w:p>
    <w:p w14:paraId="7A0A9F3C" w14:textId="77777777" w:rsidR="004F13C1" w:rsidRPr="00BF6AD4" w:rsidRDefault="004F13C1" w:rsidP="00184D40">
      <w:pPr>
        <w:spacing w:line="360" w:lineRule="auto"/>
        <w:jc w:val="both"/>
      </w:pPr>
    </w:p>
    <w:tbl>
      <w:tblPr>
        <w:tblStyle w:val="Tablanormal21"/>
        <w:tblW w:w="0" w:type="auto"/>
        <w:tblLook w:val="04A0" w:firstRow="1" w:lastRow="0" w:firstColumn="1" w:lastColumn="0" w:noHBand="0" w:noVBand="1"/>
      </w:tblPr>
      <w:tblGrid>
        <w:gridCol w:w="1483"/>
        <w:gridCol w:w="8141"/>
      </w:tblGrid>
      <w:tr w:rsidR="00A27FFB" w:rsidRPr="00996299" w14:paraId="33293A7D" w14:textId="77777777" w:rsidTr="00BF6A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F5D630" w14:textId="77777777" w:rsidR="00DE7D80" w:rsidRDefault="00DE7D80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</w:p>
          <w:p w14:paraId="0A4C1609" w14:textId="4EC144AC" w:rsidR="00A27FFB" w:rsidRPr="00BF6AD4" w:rsidRDefault="00A27FFB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3F618FC" w14:textId="77777777" w:rsidR="00A27FFB" w:rsidRPr="00BF6AD4" w:rsidRDefault="00A27FFB" w:rsidP="00184D4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 xml:space="preserve"> Temática</w:t>
            </w:r>
          </w:p>
        </w:tc>
      </w:tr>
      <w:tr w:rsidR="00A27FFB" w:rsidRPr="00996299" w14:paraId="0545C5BF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FB59710" w14:textId="3D3B36D1" w:rsidR="00A27FFB" w:rsidRPr="008A25B6" w:rsidRDefault="00A27FFB" w:rsidP="00184D40">
            <w:pPr>
              <w:spacing w:line="360" w:lineRule="auto"/>
              <w:jc w:val="both"/>
              <w:rPr>
                <w:sz w:val="20"/>
                <w:szCs w:val="20"/>
                <w:lang w:val="es-ES"/>
              </w:rPr>
            </w:pPr>
            <w:r w:rsidRPr="00996299">
              <w:rPr>
                <w:sz w:val="20"/>
                <w:szCs w:val="20"/>
                <w:lang w:val="es-ES"/>
              </w:rPr>
              <w:t>A</w:t>
            </w:r>
            <w:r w:rsidRPr="008A25B6">
              <w:rPr>
                <w:sz w:val="20"/>
                <w:szCs w:val="20"/>
                <w:lang w:val="es-ES"/>
              </w:rPr>
              <w:t>mbiental</w:t>
            </w:r>
            <w:r w:rsidR="00252F80">
              <w:rPr>
                <w:sz w:val="20"/>
                <w:szCs w:val="20"/>
                <w:lang w:val="es-ES"/>
              </w:rPr>
              <w:t xml:space="preserve"> </w:t>
            </w:r>
          </w:p>
        </w:tc>
        <w:tc>
          <w:tcPr>
            <w:tcW w:w="0" w:type="auto"/>
          </w:tcPr>
          <w:p w14:paraId="04712FDC" w14:textId="77777777" w:rsidR="00A27FFB" w:rsidRPr="00C50652" w:rsidRDefault="00A27FFB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bio-gas utilizando residuos orgánicos</w:t>
            </w:r>
          </w:p>
        </w:tc>
      </w:tr>
      <w:tr w:rsidR="00A27FFB" w:rsidRPr="00996299" w14:paraId="66925776" w14:textId="77777777" w:rsidTr="00BF6AD4">
        <w:trPr>
          <w:trHeight w:val="1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0BFD40D" w14:textId="3C3ECA58" w:rsidR="00A27FFB" w:rsidRPr="008A25B6" w:rsidRDefault="00EC2D18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s-ES"/>
              </w:rPr>
              <w:t>Farmacológica</w:t>
            </w:r>
            <w:r w:rsidR="00252F80">
              <w:rPr>
                <w:sz w:val="20"/>
                <w:szCs w:val="20"/>
                <w:lang w:val="es-ES"/>
              </w:rPr>
              <w:t xml:space="preserve"> </w:t>
            </w:r>
          </w:p>
        </w:tc>
        <w:tc>
          <w:tcPr>
            <w:tcW w:w="0" w:type="auto"/>
          </w:tcPr>
          <w:p w14:paraId="3A36E23F" w14:textId="06259FD3" w:rsidR="00A27FFB" w:rsidRPr="00962DBB" w:rsidRDefault="00A27FFB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de fármaco</w:t>
            </w:r>
            <w:r w:rsidRPr="00C50652">
              <w:rPr>
                <w:sz w:val="20"/>
                <w:szCs w:val="20"/>
                <w:lang w:val="es-ES"/>
              </w:rPr>
              <w:t xml:space="preserve"> para el cáncer.</w:t>
            </w:r>
          </w:p>
        </w:tc>
      </w:tr>
      <w:tr w:rsidR="00A27FFB" w:rsidRPr="00996299" w14:paraId="2B450F58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323C23" w14:textId="5DEC2EBC" w:rsidR="00A27FFB" w:rsidRPr="008A25B6" w:rsidRDefault="00A27FFB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  <w:lang w:val="es-ES"/>
              </w:rPr>
              <w:t>Educación</w:t>
            </w:r>
            <w:r w:rsidR="00252F80">
              <w:rPr>
                <w:sz w:val="20"/>
                <w:szCs w:val="20"/>
                <w:lang w:val="es-ES"/>
              </w:rPr>
              <w:t xml:space="preserve"> </w:t>
            </w:r>
          </w:p>
        </w:tc>
        <w:tc>
          <w:tcPr>
            <w:tcW w:w="0" w:type="auto"/>
          </w:tcPr>
          <w:p w14:paraId="7D39BE43" w14:textId="77777777" w:rsidR="00A27FFB" w:rsidRPr="00252F80" w:rsidRDefault="00A27FFB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 xml:space="preserve">Diseño y propuesta de un dispositivo de ayuda para la educación de personas con discapacidades </w:t>
            </w:r>
            <w:r w:rsidRPr="00252F80">
              <w:rPr>
                <w:sz w:val="20"/>
                <w:szCs w:val="20"/>
                <w:lang w:val="es-ES"/>
              </w:rPr>
              <w:t>auditivas.</w:t>
            </w:r>
          </w:p>
        </w:tc>
      </w:tr>
      <w:tr w:rsidR="00A27FFB" w:rsidRPr="00996299" w14:paraId="03858CF7" w14:textId="77777777" w:rsidTr="00BF6AD4">
        <w:trPr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36A7851" w14:textId="1332B02D" w:rsidR="00A27FFB" w:rsidRPr="008A25B6" w:rsidRDefault="00A27FFB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996299">
              <w:rPr>
                <w:sz w:val="20"/>
                <w:szCs w:val="20"/>
                <w:lang w:val="es-ES"/>
              </w:rPr>
              <w:t>Tecnológica</w:t>
            </w:r>
            <w:r w:rsidR="00252F80">
              <w:rPr>
                <w:sz w:val="20"/>
                <w:szCs w:val="20"/>
                <w:lang w:val="es-ES"/>
              </w:rPr>
              <w:t xml:space="preserve"> </w:t>
            </w:r>
          </w:p>
        </w:tc>
        <w:tc>
          <w:tcPr>
            <w:tcW w:w="0" w:type="auto"/>
          </w:tcPr>
          <w:p w14:paraId="76966AA1" w14:textId="77777777" w:rsidR="00A27FFB" w:rsidRPr="00996342" w:rsidRDefault="00A27FFB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un dispositivo para ayudar a personas con discapacidades visuales.</w:t>
            </w:r>
          </w:p>
        </w:tc>
      </w:tr>
      <w:tr w:rsidR="00A27FFB" w:rsidRPr="00996299" w14:paraId="649A4025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57D978E" w14:textId="2F7CB4D6" w:rsidR="00A27FFB" w:rsidRPr="008A25B6" w:rsidRDefault="00A27FFB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Alimentaria</w:t>
            </w:r>
            <w:r w:rsidR="00252F80">
              <w:rPr>
                <w:sz w:val="20"/>
                <w:szCs w:val="20"/>
                <w:lang w:val="es-ES"/>
              </w:rPr>
              <w:t xml:space="preserve"> </w:t>
            </w:r>
          </w:p>
        </w:tc>
        <w:tc>
          <w:tcPr>
            <w:tcW w:w="0" w:type="auto"/>
          </w:tcPr>
          <w:p w14:paraId="2E2BE26D" w14:textId="77777777" w:rsidR="00A27FFB" w:rsidRPr="00996342" w:rsidRDefault="00A27FFB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un alimento que permita reducir las grasas dañinas para el cuerpo.</w:t>
            </w:r>
          </w:p>
        </w:tc>
      </w:tr>
    </w:tbl>
    <w:p w14:paraId="437AC99F" w14:textId="77777777" w:rsidR="00AC545E" w:rsidRPr="00700307" w:rsidRDefault="00AC545E" w:rsidP="004F13C1">
      <w:pPr>
        <w:spacing w:line="360" w:lineRule="auto"/>
        <w:jc w:val="center"/>
        <w:rPr>
          <w:rFonts w:eastAsia="Times New Roman"/>
          <w:sz w:val="20"/>
          <w:szCs w:val="20"/>
        </w:rPr>
      </w:pPr>
      <w:r w:rsidRPr="00700307">
        <w:rPr>
          <w:rFonts w:eastAsia="Times New Roman"/>
          <w:sz w:val="20"/>
          <w:szCs w:val="20"/>
        </w:rPr>
        <w:t>Fuente: Elaboración propia.</w:t>
      </w:r>
    </w:p>
    <w:p w14:paraId="709FF4AF" w14:textId="77777777" w:rsidR="00AC545E" w:rsidRDefault="00AC545E" w:rsidP="004F13C1">
      <w:pPr>
        <w:pStyle w:val="ListParagraph"/>
        <w:tabs>
          <w:tab w:val="left" w:pos="993"/>
        </w:tabs>
        <w:spacing w:line="360" w:lineRule="auto"/>
        <w:ind w:left="1440"/>
        <w:jc w:val="both"/>
        <w:rPr>
          <w:b/>
          <w:i/>
        </w:rPr>
      </w:pPr>
    </w:p>
    <w:p w14:paraId="59D92BA1" w14:textId="2132C452" w:rsidR="00032562" w:rsidRPr="00696FD6" w:rsidRDefault="000A31E1" w:rsidP="00184D40">
      <w:pPr>
        <w:pStyle w:val="ListParagraph"/>
        <w:numPr>
          <w:ilvl w:val="2"/>
          <w:numId w:val="22"/>
        </w:numPr>
        <w:tabs>
          <w:tab w:val="left" w:pos="993"/>
        </w:tabs>
        <w:spacing w:line="360" w:lineRule="auto"/>
        <w:jc w:val="both"/>
        <w:rPr>
          <w:b/>
          <w:i/>
        </w:rPr>
      </w:pPr>
      <w:r w:rsidRPr="00696FD6">
        <w:rPr>
          <w:b/>
          <w:i/>
        </w:rPr>
        <w:t>Aplicación de la metodología Design Thinking</w:t>
      </w:r>
    </w:p>
    <w:p w14:paraId="7B6BB08D" w14:textId="525DCA83" w:rsidR="00032562" w:rsidRPr="00996299" w:rsidRDefault="00362853" w:rsidP="00184D40">
      <w:pPr>
        <w:pStyle w:val="ListParagraph"/>
        <w:spacing w:line="360" w:lineRule="auto"/>
        <w:ind w:hanging="11"/>
        <w:jc w:val="both"/>
        <w:rPr>
          <w:rFonts w:ascii="Times New Roman" w:hAnsi="Times New Roman"/>
        </w:rPr>
      </w:pPr>
      <w:r w:rsidRPr="00996299">
        <w:rPr>
          <w:rFonts w:ascii="Times New Roman" w:hAnsi="Times New Roman"/>
        </w:rPr>
        <w:t xml:space="preserve">Una vez </w:t>
      </w:r>
      <w:r w:rsidR="00EC2D18">
        <w:rPr>
          <w:rFonts w:ascii="Times New Roman" w:hAnsi="Times New Roman"/>
        </w:rPr>
        <w:t>definida y estructurada claramente</w:t>
      </w:r>
      <w:r w:rsidRPr="00996299">
        <w:rPr>
          <w:rFonts w:ascii="Times New Roman" w:hAnsi="Times New Roman"/>
        </w:rPr>
        <w:t xml:space="preserve"> </w:t>
      </w:r>
      <w:r w:rsidR="00EC2D18">
        <w:rPr>
          <w:rFonts w:ascii="Times New Roman" w:hAnsi="Times New Roman"/>
        </w:rPr>
        <w:t xml:space="preserve">la </w:t>
      </w:r>
      <w:r w:rsidRPr="00996299">
        <w:rPr>
          <w:rFonts w:ascii="Times New Roman" w:hAnsi="Times New Roman"/>
        </w:rPr>
        <w:t>problemática planteada por los e</w:t>
      </w:r>
      <w:r w:rsidR="00EC2D18">
        <w:rPr>
          <w:rFonts w:ascii="Times New Roman" w:hAnsi="Times New Roman"/>
        </w:rPr>
        <w:t>quipos de trabajo, se</w:t>
      </w:r>
      <w:r w:rsidRPr="00996299">
        <w:rPr>
          <w:rFonts w:ascii="Times New Roman" w:hAnsi="Times New Roman"/>
        </w:rPr>
        <w:t xml:space="preserve"> implementó la metodología </w:t>
      </w:r>
      <w:r w:rsidRPr="00996299">
        <w:rPr>
          <w:rFonts w:ascii="Times New Roman" w:hAnsi="Times New Roman"/>
          <w:i/>
        </w:rPr>
        <w:t xml:space="preserve">Design Thinking </w:t>
      </w:r>
      <w:r w:rsidR="00CE085C" w:rsidRPr="00996299">
        <w:rPr>
          <w:rFonts w:ascii="Times New Roman" w:hAnsi="Times New Roman"/>
        </w:rPr>
        <w:t>permitiendo</w:t>
      </w:r>
      <w:r w:rsidRPr="00996299">
        <w:rPr>
          <w:rFonts w:ascii="Times New Roman" w:hAnsi="Times New Roman"/>
        </w:rPr>
        <w:t xml:space="preserve"> diseñar una posible solución p</w:t>
      </w:r>
      <w:r w:rsidR="00CE085C" w:rsidRPr="00996299">
        <w:rPr>
          <w:rFonts w:ascii="Times New Roman" w:hAnsi="Times New Roman"/>
        </w:rPr>
        <w:t>ara</w:t>
      </w:r>
      <w:r w:rsidRPr="00996299">
        <w:rPr>
          <w:rFonts w:ascii="Times New Roman" w:hAnsi="Times New Roman"/>
        </w:rPr>
        <w:t xml:space="preserve"> cada reto a través de equipos multidisciplinarios. </w:t>
      </w:r>
    </w:p>
    <w:p w14:paraId="436C42CA" w14:textId="28B1426C" w:rsidR="00362853" w:rsidRDefault="00E713C1" w:rsidP="00184D40">
      <w:pPr>
        <w:spacing w:line="360" w:lineRule="auto"/>
        <w:ind w:left="708" w:hanging="11"/>
        <w:jc w:val="both"/>
      </w:pPr>
      <w:r w:rsidRPr="002F5680">
        <w:t>Esta metodología</w:t>
      </w:r>
      <w:r w:rsidR="000B3BBA" w:rsidRPr="00BF6AD4">
        <w:rPr>
          <w:i/>
        </w:rPr>
        <w:t xml:space="preserve"> </w:t>
      </w:r>
      <w:r w:rsidR="000B3BBA" w:rsidRPr="00996299">
        <w:rPr>
          <w:rFonts w:eastAsia="Times New Roman"/>
          <w:lang w:val="es-ES"/>
        </w:rPr>
        <w:t>incluye varias fases</w:t>
      </w:r>
      <w:r w:rsidR="00496832">
        <w:rPr>
          <w:rFonts w:eastAsia="Times New Roman"/>
          <w:lang w:val="es-ES"/>
        </w:rPr>
        <w:t>:</w:t>
      </w:r>
      <w:r w:rsidR="000B3BBA" w:rsidRPr="00996299">
        <w:rPr>
          <w:rFonts w:eastAsia="Times New Roman"/>
          <w:lang w:val="es-ES"/>
        </w:rPr>
        <w:t xml:space="preserve"> el entendimiento del problema</w:t>
      </w:r>
      <w:r w:rsidR="00B92F2E" w:rsidRPr="00996299">
        <w:rPr>
          <w:rFonts w:eastAsia="Times New Roman"/>
          <w:lang w:val="es-ES"/>
        </w:rPr>
        <w:t xml:space="preserve">, </w:t>
      </w:r>
      <w:r w:rsidR="000B3BBA" w:rsidRPr="00996299">
        <w:rPr>
          <w:rFonts w:eastAsia="Times New Roman"/>
          <w:lang w:val="es-ES"/>
        </w:rPr>
        <w:t>definición</w:t>
      </w:r>
      <w:r w:rsidR="00B92F2E" w:rsidRPr="00996299">
        <w:rPr>
          <w:rFonts w:eastAsia="Times New Roman"/>
          <w:lang w:val="es-ES"/>
        </w:rPr>
        <w:t>,</w:t>
      </w:r>
      <w:r w:rsidR="00AC647A" w:rsidRPr="00996299">
        <w:rPr>
          <w:rFonts w:eastAsia="Times New Roman"/>
          <w:lang w:val="es-ES"/>
        </w:rPr>
        <w:t xml:space="preserve"> </w:t>
      </w:r>
      <w:r w:rsidR="000B3BBA" w:rsidRPr="00996299">
        <w:rPr>
          <w:rFonts w:eastAsia="Times New Roman"/>
          <w:lang w:val="es-ES"/>
        </w:rPr>
        <w:t xml:space="preserve">diseño, prototipado </w:t>
      </w:r>
      <w:r w:rsidR="00AC647A" w:rsidRPr="00996299">
        <w:rPr>
          <w:rFonts w:eastAsia="Times New Roman"/>
          <w:lang w:val="es-ES"/>
        </w:rPr>
        <w:t xml:space="preserve">y </w:t>
      </w:r>
      <w:r w:rsidR="000B3BBA" w:rsidRPr="00996299">
        <w:rPr>
          <w:rFonts w:eastAsia="Times New Roman"/>
          <w:lang w:val="es-ES"/>
        </w:rPr>
        <w:t xml:space="preserve">evaluación, permitiendo al estudiante formular respuestas acertadas a la problemática </w:t>
      </w:r>
      <w:r w:rsidR="00EC2D18">
        <w:rPr>
          <w:rFonts w:eastAsia="Times New Roman"/>
          <w:lang w:val="es-ES"/>
        </w:rPr>
        <w:t xml:space="preserve">previamente </w:t>
      </w:r>
      <w:r w:rsidR="000B3BBA" w:rsidRPr="00996299">
        <w:rPr>
          <w:rFonts w:eastAsia="Times New Roman"/>
          <w:lang w:val="es-ES"/>
        </w:rPr>
        <w:t>identificada</w:t>
      </w:r>
      <w:r w:rsidR="00044DA3" w:rsidRPr="00BF6AD4">
        <w:t>.</w:t>
      </w:r>
      <w:r w:rsidR="002D4939" w:rsidRPr="00BF6AD4">
        <w:t xml:space="preserve"> </w:t>
      </w:r>
      <w:r w:rsidR="00362853" w:rsidRPr="00BF6AD4">
        <w:t>La figura 2</w:t>
      </w:r>
      <w:r w:rsidR="00496832">
        <w:t>,</w:t>
      </w:r>
      <w:r w:rsidR="00362853" w:rsidRPr="00BF6AD4">
        <w:t xml:space="preserve"> presenta un esquema de los lineamientos del </w:t>
      </w:r>
      <w:r w:rsidR="00D119EA" w:rsidRPr="00996299">
        <w:rPr>
          <w:rFonts w:eastAsia="Cambria"/>
          <w:i/>
        </w:rPr>
        <w:t>D</w:t>
      </w:r>
      <w:r w:rsidR="00362853" w:rsidRPr="00996299">
        <w:rPr>
          <w:rFonts w:eastAsia="Cambria"/>
          <w:i/>
        </w:rPr>
        <w:t>esign thinking</w:t>
      </w:r>
      <w:r w:rsidR="00362853" w:rsidRPr="00BF6AD4">
        <w:t xml:space="preserve">. </w:t>
      </w:r>
    </w:p>
    <w:p w14:paraId="6ECF3D11" w14:textId="77777777" w:rsidR="002C6A5D" w:rsidRDefault="002C6A5D" w:rsidP="00184D40">
      <w:pPr>
        <w:spacing w:line="360" w:lineRule="auto"/>
        <w:ind w:left="708" w:hanging="11"/>
        <w:jc w:val="both"/>
      </w:pPr>
    </w:p>
    <w:p w14:paraId="1F66A605" w14:textId="77777777" w:rsidR="002C6A5D" w:rsidRDefault="002C6A5D" w:rsidP="00184D40">
      <w:pPr>
        <w:spacing w:line="360" w:lineRule="auto"/>
        <w:ind w:left="708" w:hanging="11"/>
        <w:jc w:val="both"/>
      </w:pPr>
    </w:p>
    <w:p w14:paraId="3FFBD692" w14:textId="77777777" w:rsidR="002C6A5D" w:rsidRDefault="002C6A5D" w:rsidP="00184D40">
      <w:pPr>
        <w:spacing w:line="360" w:lineRule="auto"/>
        <w:ind w:left="708" w:hanging="11"/>
        <w:jc w:val="both"/>
      </w:pPr>
    </w:p>
    <w:p w14:paraId="3B638731" w14:textId="77777777" w:rsidR="002C6A5D" w:rsidRDefault="002C6A5D" w:rsidP="00184D40">
      <w:pPr>
        <w:spacing w:line="360" w:lineRule="auto"/>
        <w:ind w:left="708" w:hanging="11"/>
        <w:jc w:val="both"/>
      </w:pPr>
    </w:p>
    <w:p w14:paraId="744628B5" w14:textId="77777777" w:rsidR="002C6A5D" w:rsidRDefault="002C6A5D" w:rsidP="00184D40">
      <w:pPr>
        <w:spacing w:line="360" w:lineRule="auto"/>
        <w:ind w:left="708" w:hanging="11"/>
        <w:jc w:val="both"/>
      </w:pPr>
    </w:p>
    <w:p w14:paraId="429493A7" w14:textId="77777777" w:rsidR="002C6A5D" w:rsidRDefault="002C6A5D" w:rsidP="00184D40">
      <w:pPr>
        <w:spacing w:line="360" w:lineRule="auto"/>
        <w:ind w:left="708" w:hanging="11"/>
        <w:jc w:val="both"/>
      </w:pPr>
    </w:p>
    <w:p w14:paraId="58F136B9" w14:textId="77777777" w:rsidR="002C6A5D" w:rsidRDefault="002C6A5D" w:rsidP="00184D40">
      <w:pPr>
        <w:spacing w:line="360" w:lineRule="auto"/>
        <w:ind w:left="708" w:hanging="11"/>
        <w:jc w:val="both"/>
      </w:pPr>
    </w:p>
    <w:p w14:paraId="2EFD1162" w14:textId="56315342" w:rsidR="00362853" w:rsidRPr="00BF6AD4" w:rsidRDefault="004F13C1" w:rsidP="004F13C1">
      <w:pPr>
        <w:spacing w:line="360" w:lineRule="auto"/>
        <w:ind w:left="708" w:hanging="11"/>
        <w:jc w:val="both"/>
      </w:pPr>
      <w:r w:rsidRPr="004F13C1">
        <w:rPr>
          <w:b/>
          <w:iCs/>
          <w:lang w:val="es-ES"/>
        </w:rPr>
        <w:t>Figura 2.</w:t>
      </w:r>
      <w:r w:rsidRPr="004F13C1">
        <w:rPr>
          <w:iCs/>
          <w:lang w:val="es-ES"/>
        </w:rPr>
        <w:t xml:space="preserve"> </w:t>
      </w:r>
      <w:r w:rsidRPr="004F13C1">
        <w:rPr>
          <w:iCs/>
        </w:rPr>
        <w:t xml:space="preserve">Esquema de trabajo dentro de cada etapa </w:t>
      </w:r>
      <w:r w:rsidRPr="004F13C1">
        <w:rPr>
          <w:iCs/>
          <w:lang w:val="es-ES"/>
        </w:rPr>
        <w:t>del modelo Design Thinking</w:t>
      </w:r>
      <w:r w:rsidRPr="004F13C1">
        <w:rPr>
          <w:iCs/>
        </w:rPr>
        <w:t xml:space="preserve"> utilizada en el evento Hackathon.</w:t>
      </w:r>
    </w:p>
    <w:p w14:paraId="3D90B278" w14:textId="77777777" w:rsidR="00362853" w:rsidRPr="003A1DB1" w:rsidRDefault="00362853" w:rsidP="00184D40">
      <w:pPr>
        <w:spacing w:line="360" w:lineRule="auto"/>
        <w:ind w:left="708"/>
      </w:pPr>
      <w:r w:rsidRPr="00BF6AD4">
        <w:rPr>
          <w:noProof/>
          <w:lang w:val="en-US" w:eastAsia="en-US"/>
        </w:rPr>
        <w:lastRenderedPageBreak/>
        <w:drawing>
          <wp:inline distT="0" distB="0" distL="0" distR="0" wp14:anchorId="07A9EC60" wp14:editId="1CDDD9FF">
            <wp:extent cx="4428702" cy="3229263"/>
            <wp:effectExtent l="25400" t="25400" r="16510" b="22225"/>
            <wp:docPr id="3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1854" cy="323156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3BBDF92" w14:textId="50A83ACB" w:rsidR="00E03854" w:rsidRPr="002F5680" w:rsidRDefault="00E03854" w:rsidP="002C6A5D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58A5FB86" w14:textId="77777777" w:rsidR="00CD3BE6" w:rsidRPr="00BF6AD4" w:rsidRDefault="00CD3BE6" w:rsidP="00184D40">
      <w:pPr>
        <w:spacing w:line="360" w:lineRule="auto"/>
        <w:jc w:val="both"/>
      </w:pPr>
    </w:p>
    <w:p w14:paraId="4C804106" w14:textId="1F286802" w:rsidR="005D7CF0" w:rsidRPr="00BA2592" w:rsidRDefault="00521968" w:rsidP="00184D40">
      <w:pPr>
        <w:pStyle w:val="ListParagraph"/>
        <w:numPr>
          <w:ilvl w:val="2"/>
          <w:numId w:val="22"/>
        </w:numPr>
        <w:spacing w:line="360" w:lineRule="auto"/>
        <w:jc w:val="both"/>
        <w:rPr>
          <w:rFonts w:ascii="Times New Roman" w:hAnsi="Times New Roman"/>
          <w:b/>
        </w:rPr>
      </w:pPr>
      <w:r w:rsidRPr="00BA2592">
        <w:rPr>
          <w:rFonts w:ascii="Times New Roman" w:hAnsi="Times New Roman"/>
          <w:b/>
          <w:i/>
        </w:rPr>
        <w:t>R</w:t>
      </w:r>
      <w:r w:rsidR="00213F65" w:rsidRPr="00BA2592">
        <w:rPr>
          <w:rFonts w:ascii="Times New Roman" w:hAnsi="Times New Roman"/>
          <w:b/>
          <w:i/>
        </w:rPr>
        <w:t>etroalimentación</w:t>
      </w:r>
      <w:r w:rsidR="00032562" w:rsidRPr="00BA2592">
        <w:rPr>
          <w:rFonts w:ascii="Times New Roman" w:hAnsi="Times New Roman"/>
          <w:b/>
          <w:i/>
        </w:rPr>
        <w:t xml:space="preserve"> </w:t>
      </w:r>
    </w:p>
    <w:p w14:paraId="3CE750D2" w14:textId="06E2C46F" w:rsidR="00032562" w:rsidRPr="00996299" w:rsidRDefault="005D7CF0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  <w:r w:rsidRPr="00996299">
        <w:rPr>
          <w:rFonts w:ascii="Times New Roman" w:hAnsi="Times New Roman"/>
          <w:iCs/>
        </w:rPr>
        <w:t>Se realizó una retroalimentación</w:t>
      </w:r>
      <w:r w:rsidR="006213E4" w:rsidRPr="00996299">
        <w:rPr>
          <w:rFonts w:ascii="Times New Roman" w:hAnsi="Times New Roman"/>
          <w:iCs/>
        </w:rPr>
        <w:t xml:space="preserve"> completa</w:t>
      </w:r>
      <w:r w:rsidRPr="00996299">
        <w:rPr>
          <w:rFonts w:ascii="Times New Roman" w:hAnsi="Times New Roman"/>
          <w:iCs/>
        </w:rPr>
        <w:t xml:space="preserve"> </w:t>
      </w:r>
      <w:r w:rsidRPr="00996299">
        <w:rPr>
          <w:rFonts w:ascii="Times New Roman" w:hAnsi="Times New Roman"/>
        </w:rPr>
        <w:t xml:space="preserve">a </w:t>
      </w:r>
      <w:r w:rsidR="002D2C9C" w:rsidRPr="00996299">
        <w:rPr>
          <w:rFonts w:ascii="Times New Roman" w:hAnsi="Times New Roman"/>
        </w:rPr>
        <w:t xml:space="preserve">las </w:t>
      </w:r>
      <w:r w:rsidRPr="00996299">
        <w:rPr>
          <w:rFonts w:ascii="Times New Roman" w:hAnsi="Times New Roman"/>
        </w:rPr>
        <w:t>propu</w:t>
      </w:r>
      <w:r w:rsidR="006213E4" w:rsidRPr="00996299">
        <w:rPr>
          <w:rFonts w:ascii="Times New Roman" w:hAnsi="Times New Roman"/>
        </w:rPr>
        <w:t>estas de</w:t>
      </w:r>
      <w:r w:rsidRPr="00996299">
        <w:rPr>
          <w:rFonts w:ascii="Times New Roman" w:hAnsi="Times New Roman"/>
        </w:rPr>
        <w:t xml:space="preserve"> cada equipo de </w:t>
      </w:r>
      <w:r w:rsidR="006213E4" w:rsidRPr="00996299">
        <w:rPr>
          <w:rFonts w:ascii="Times New Roman" w:hAnsi="Times New Roman"/>
        </w:rPr>
        <w:t>trabajo</w:t>
      </w:r>
      <w:r w:rsidR="00496832">
        <w:rPr>
          <w:rFonts w:ascii="Times New Roman" w:hAnsi="Times New Roman"/>
        </w:rPr>
        <w:t>,</w:t>
      </w:r>
      <w:r w:rsidR="006213E4" w:rsidRPr="00996299">
        <w:rPr>
          <w:rFonts w:ascii="Times New Roman" w:hAnsi="Times New Roman"/>
        </w:rPr>
        <w:t xml:space="preserve"> </w:t>
      </w:r>
      <w:r w:rsidR="00213F65" w:rsidRPr="00996299">
        <w:rPr>
          <w:rFonts w:ascii="Times New Roman" w:hAnsi="Times New Roman"/>
        </w:rPr>
        <w:t xml:space="preserve">por </w:t>
      </w:r>
      <w:r w:rsidR="006213E4" w:rsidRPr="00996299">
        <w:rPr>
          <w:rFonts w:ascii="Times New Roman" w:hAnsi="Times New Roman"/>
        </w:rPr>
        <w:t xml:space="preserve">una comisión </w:t>
      </w:r>
      <w:r w:rsidR="00DC7406">
        <w:rPr>
          <w:rFonts w:ascii="Times New Roman" w:hAnsi="Times New Roman"/>
        </w:rPr>
        <w:t>de eva</w:t>
      </w:r>
      <w:r w:rsidR="0094313D">
        <w:rPr>
          <w:rFonts w:ascii="Times New Roman" w:hAnsi="Times New Roman"/>
        </w:rPr>
        <w:t>l</w:t>
      </w:r>
      <w:r w:rsidR="00DC7406">
        <w:rPr>
          <w:rFonts w:ascii="Times New Roman" w:hAnsi="Times New Roman"/>
        </w:rPr>
        <w:t xml:space="preserve">uación </w:t>
      </w:r>
      <w:r w:rsidR="006213E4" w:rsidRPr="00996299">
        <w:rPr>
          <w:rFonts w:ascii="Times New Roman" w:hAnsi="Times New Roman"/>
        </w:rPr>
        <w:t xml:space="preserve">conformada por </w:t>
      </w:r>
      <w:r w:rsidR="00DC7406">
        <w:rPr>
          <w:rFonts w:ascii="Times New Roman" w:hAnsi="Times New Roman"/>
        </w:rPr>
        <w:t>docentes-investigadores</w:t>
      </w:r>
      <w:r w:rsidR="00DC7406" w:rsidRPr="00996299">
        <w:rPr>
          <w:rFonts w:ascii="Times New Roman" w:hAnsi="Times New Roman"/>
        </w:rPr>
        <w:t xml:space="preserve"> </w:t>
      </w:r>
      <w:r w:rsidR="006213E4" w:rsidRPr="00996299">
        <w:rPr>
          <w:rFonts w:ascii="Times New Roman" w:hAnsi="Times New Roman"/>
        </w:rPr>
        <w:t>en cada una de las temáticas propuestas</w:t>
      </w:r>
      <w:r w:rsidR="00DC7406">
        <w:rPr>
          <w:rFonts w:ascii="Times New Roman" w:hAnsi="Times New Roman"/>
        </w:rPr>
        <w:t>. Se consideró importante</w:t>
      </w:r>
      <w:r w:rsidR="006213E4" w:rsidRPr="00996299">
        <w:rPr>
          <w:rFonts w:ascii="Times New Roman" w:hAnsi="Times New Roman"/>
        </w:rPr>
        <w:t xml:space="preserve"> </w:t>
      </w:r>
      <w:r w:rsidR="00DC7406">
        <w:rPr>
          <w:rFonts w:ascii="Times New Roman" w:hAnsi="Times New Roman"/>
        </w:rPr>
        <w:t xml:space="preserve">en esta fase </w:t>
      </w:r>
      <w:r w:rsidR="00E96B68" w:rsidRPr="00996299">
        <w:rPr>
          <w:rFonts w:ascii="Times New Roman" w:hAnsi="Times New Roman"/>
        </w:rPr>
        <w:t>inclu</w:t>
      </w:r>
      <w:r w:rsidR="00DC7406">
        <w:rPr>
          <w:rFonts w:ascii="Times New Roman" w:hAnsi="Times New Roman"/>
        </w:rPr>
        <w:t>ir</w:t>
      </w:r>
      <w:r w:rsidR="00E96B68" w:rsidRPr="00996299">
        <w:rPr>
          <w:rFonts w:ascii="Times New Roman" w:hAnsi="Times New Roman"/>
        </w:rPr>
        <w:t xml:space="preserve"> la fase </w:t>
      </w:r>
      <w:r w:rsidR="00E96B68" w:rsidRPr="00996299">
        <w:rPr>
          <w:rFonts w:ascii="Times New Roman" w:hAnsi="Times New Roman"/>
          <w:i/>
        </w:rPr>
        <w:t>Evolucionar</w:t>
      </w:r>
      <w:r w:rsidR="00E96B68" w:rsidRPr="00996299">
        <w:rPr>
          <w:rFonts w:ascii="Times New Roman" w:hAnsi="Times New Roman"/>
        </w:rPr>
        <w:t xml:space="preserve"> </w:t>
      </w:r>
      <w:r w:rsidR="00DC7406">
        <w:rPr>
          <w:rFonts w:ascii="Times New Roman" w:hAnsi="Times New Roman"/>
        </w:rPr>
        <w:t xml:space="preserve">en </w:t>
      </w:r>
      <w:r w:rsidR="00E96B68" w:rsidRPr="00996299">
        <w:rPr>
          <w:rFonts w:ascii="Times New Roman" w:hAnsi="Times New Roman"/>
        </w:rPr>
        <w:t>referen</w:t>
      </w:r>
      <w:r w:rsidR="00DC7406">
        <w:rPr>
          <w:rFonts w:ascii="Times New Roman" w:hAnsi="Times New Roman"/>
        </w:rPr>
        <w:t>cia al uso diseño y accesibilidad de la propuesta para su aplicación en los potenciales beneficiarios de la sociedad</w:t>
      </w:r>
      <w:r w:rsidR="007C0ECB">
        <w:rPr>
          <w:rFonts w:ascii="Times New Roman" w:hAnsi="Times New Roman"/>
        </w:rPr>
        <w:t>.</w:t>
      </w:r>
    </w:p>
    <w:p w14:paraId="3F484309" w14:textId="77777777" w:rsidR="006213E4" w:rsidRPr="00996299" w:rsidRDefault="006213E4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</w:p>
    <w:p w14:paraId="5240798C" w14:textId="40FBBCCE" w:rsidR="006213E4" w:rsidRPr="00BA2592" w:rsidRDefault="00521968" w:rsidP="00184D40">
      <w:pPr>
        <w:pStyle w:val="ListParagraph"/>
        <w:numPr>
          <w:ilvl w:val="2"/>
          <w:numId w:val="22"/>
        </w:numPr>
        <w:spacing w:line="360" w:lineRule="auto"/>
        <w:jc w:val="both"/>
        <w:rPr>
          <w:rFonts w:ascii="Times New Roman" w:hAnsi="Times New Roman"/>
          <w:b/>
        </w:rPr>
      </w:pPr>
      <w:r w:rsidRPr="00BA2592">
        <w:rPr>
          <w:rFonts w:ascii="Times New Roman" w:hAnsi="Times New Roman"/>
          <w:b/>
          <w:i/>
        </w:rPr>
        <w:t>Evaluación</w:t>
      </w:r>
    </w:p>
    <w:p w14:paraId="4385B75E" w14:textId="32A20B6F" w:rsidR="00521968" w:rsidRPr="00BF6AD4" w:rsidRDefault="00DC7406" w:rsidP="00184D40">
      <w:pPr>
        <w:pStyle w:val="ListParagraph"/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Cada grupo realizó una presentación de la propuesta a la comisión evaluadora y público en general, </w:t>
      </w:r>
      <w:r w:rsidR="00496832">
        <w:rPr>
          <w:rFonts w:ascii="Times New Roman" w:hAnsi="Times New Roman"/>
        </w:rPr>
        <w:t>por medio</w:t>
      </w:r>
      <w:r>
        <w:rPr>
          <w:rFonts w:ascii="Times New Roman" w:hAnsi="Times New Roman"/>
        </w:rPr>
        <w:t xml:space="preserve"> de la cual</w:t>
      </w:r>
      <w:r w:rsidR="00496832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se determinó la propuesta mejor trabajada durante la práctica. El equipo ganador fue </w:t>
      </w:r>
      <w:r w:rsidR="00496832">
        <w:rPr>
          <w:rFonts w:ascii="Times New Roman" w:hAnsi="Times New Roman"/>
        </w:rPr>
        <w:t xml:space="preserve">seleccionado </w:t>
      </w:r>
      <w:r w:rsidRPr="00BF6AD4">
        <w:rPr>
          <w:rFonts w:ascii="Times New Roman" w:hAnsi="Times New Roman"/>
        </w:rPr>
        <w:t xml:space="preserve">a través </w:t>
      </w:r>
      <w:r w:rsidR="00496832">
        <w:rPr>
          <w:rFonts w:ascii="Times New Roman" w:hAnsi="Times New Roman"/>
        </w:rPr>
        <w:t xml:space="preserve">de </w:t>
      </w:r>
      <w:r w:rsidRPr="00BF6AD4">
        <w:rPr>
          <w:rFonts w:ascii="Times New Roman" w:hAnsi="Times New Roman"/>
        </w:rPr>
        <w:t>una evaluación</w:t>
      </w:r>
      <w:r w:rsidR="003E4DD0">
        <w:rPr>
          <w:rFonts w:ascii="Times New Roman" w:hAnsi="Times New Roman"/>
        </w:rPr>
        <w:t xml:space="preserve"> de proyectos</w:t>
      </w:r>
      <w:r w:rsidRPr="00BF6AD4">
        <w:rPr>
          <w:rFonts w:ascii="Times New Roman" w:hAnsi="Times New Roman"/>
        </w:rPr>
        <w:t xml:space="preserve"> (ANEXO 2) </w:t>
      </w:r>
      <w:r>
        <w:rPr>
          <w:rFonts w:ascii="Times New Roman" w:hAnsi="Times New Roman"/>
        </w:rPr>
        <w:t xml:space="preserve">realizada por la comisión. Así mismo, se </w:t>
      </w:r>
      <w:r w:rsidR="006213E4" w:rsidRPr="00BF6AD4">
        <w:rPr>
          <w:rFonts w:ascii="Times New Roman" w:hAnsi="Times New Roman"/>
        </w:rPr>
        <w:t>establecieron c</w:t>
      </w:r>
      <w:r w:rsidR="00521968" w:rsidRPr="00BF6AD4">
        <w:rPr>
          <w:rFonts w:ascii="Times New Roman" w:hAnsi="Times New Roman"/>
        </w:rPr>
        <w:t xml:space="preserve">onclusiones sobre el desarrollo de la </w:t>
      </w:r>
      <w:r w:rsidR="00521968" w:rsidRPr="00BF6AD4">
        <w:rPr>
          <w:rFonts w:ascii="Times New Roman" w:hAnsi="Times New Roman"/>
        </w:rPr>
        <w:lastRenderedPageBreak/>
        <w:t>buena práctica</w:t>
      </w:r>
      <w:r w:rsidR="006213E4" w:rsidRPr="00BF6AD4">
        <w:rPr>
          <w:rFonts w:ascii="Times New Roman" w:hAnsi="Times New Roman"/>
        </w:rPr>
        <w:t>, además de incentivar al estudiante a</w:t>
      </w:r>
      <w:r w:rsidR="00032562" w:rsidRPr="00BF6AD4">
        <w:rPr>
          <w:rFonts w:ascii="Times New Roman" w:hAnsi="Times New Roman"/>
        </w:rPr>
        <w:t xml:space="preserve"> continu</w:t>
      </w:r>
      <w:r w:rsidR="006213E4" w:rsidRPr="00BF6AD4">
        <w:rPr>
          <w:rFonts w:ascii="Times New Roman" w:hAnsi="Times New Roman"/>
        </w:rPr>
        <w:t xml:space="preserve">ar con propuestas de investigación e innovación en futuros proyectos que </w:t>
      </w:r>
      <w:r w:rsidR="00A71F60" w:rsidRPr="00BF6AD4">
        <w:rPr>
          <w:rFonts w:ascii="Times New Roman" w:hAnsi="Times New Roman"/>
        </w:rPr>
        <w:t>permitan mejorar la calidad de vida de la sociedad.</w:t>
      </w:r>
      <w:r w:rsidR="00032562" w:rsidRPr="00BF6AD4">
        <w:rPr>
          <w:rFonts w:ascii="Times New Roman" w:hAnsi="Times New Roman"/>
        </w:rPr>
        <w:t xml:space="preserve"> </w:t>
      </w:r>
    </w:p>
    <w:p w14:paraId="3C161C64" w14:textId="77777777" w:rsidR="00EC0476" w:rsidRPr="00862F9E" w:rsidRDefault="00EC0476" w:rsidP="00184D40">
      <w:pPr>
        <w:spacing w:line="360" w:lineRule="auto"/>
        <w:jc w:val="both"/>
        <w:rPr>
          <w:b/>
        </w:rPr>
      </w:pPr>
    </w:p>
    <w:p w14:paraId="7C5463A1" w14:textId="75552000" w:rsidR="00362853" w:rsidRPr="00BF6AD4" w:rsidRDefault="00E51BB3" w:rsidP="00184D40">
      <w:pPr>
        <w:spacing w:line="360" w:lineRule="auto"/>
        <w:rPr>
          <w:b/>
          <w:lang w:val="es-ES"/>
        </w:rPr>
      </w:pPr>
      <w:r w:rsidRPr="00BF6AD4">
        <w:rPr>
          <w:b/>
          <w:lang w:val="es-ES"/>
        </w:rPr>
        <w:t>2.</w:t>
      </w:r>
      <w:r w:rsidR="000F529A">
        <w:rPr>
          <w:b/>
          <w:lang w:val="es-ES"/>
        </w:rPr>
        <w:t>4</w:t>
      </w:r>
      <w:r w:rsidRPr="00BF6AD4">
        <w:rPr>
          <w:b/>
          <w:lang w:val="es-ES"/>
        </w:rPr>
        <w:t xml:space="preserve"> </w:t>
      </w:r>
      <w:r w:rsidR="00362853" w:rsidRPr="00603307">
        <w:rPr>
          <w:b/>
          <w:i/>
          <w:lang w:val="es-ES"/>
        </w:rPr>
        <w:t>Materiales y recursos</w:t>
      </w:r>
      <w:r w:rsidR="00362853" w:rsidRPr="00BF6AD4">
        <w:rPr>
          <w:b/>
          <w:lang w:val="es-ES"/>
        </w:rPr>
        <w:t xml:space="preserve"> </w:t>
      </w:r>
    </w:p>
    <w:p w14:paraId="56064783" w14:textId="0643EAB1" w:rsidR="0064019F" w:rsidRPr="00BF6AD4" w:rsidRDefault="00DC7406" w:rsidP="00184D40">
      <w:pPr>
        <w:spacing w:line="360" w:lineRule="auto"/>
        <w:rPr>
          <w:lang w:val="es-ES"/>
        </w:rPr>
      </w:pPr>
      <w:r>
        <w:rPr>
          <w:lang w:val="es-ES"/>
        </w:rPr>
        <w:t>Los recursos</w:t>
      </w:r>
      <w:r w:rsidR="008422B9">
        <w:rPr>
          <w:lang w:val="es-ES"/>
        </w:rPr>
        <w:t xml:space="preserve"> tecnológicos, </w:t>
      </w:r>
      <w:r>
        <w:rPr>
          <w:lang w:val="es-ES"/>
        </w:rPr>
        <w:t>materiales</w:t>
      </w:r>
      <w:r w:rsidR="008422B9">
        <w:rPr>
          <w:lang w:val="es-ES"/>
        </w:rPr>
        <w:t xml:space="preserve"> e instalaciones usada</w:t>
      </w:r>
      <w:r>
        <w:rPr>
          <w:lang w:val="es-ES"/>
        </w:rPr>
        <w:t xml:space="preserve">s en la </w:t>
      </w:r>
      <w:r w:rsidR="008422B9">
        <w:rPr>
          <w:lang w:val="es-ES"/>
        </w:rPr>
        <w:t>práctica</w:t>
      </w:r>
      <w:r>
        <w:rPr>
          <w:lang w:val="es-ES"/>
        </w:rPr>
        <w:t xml:space="preserve"> </w:t>
      </w:r>
      <w:r w:rsidR="007A710B">
        <w:rPr>
          <w:lang w:val="es-ES"/>
        </w:rPr>
        <w:t>fueron facilitados</w:t>
      </w:r>
      <w:r w:rsidR="008422B9">
        <w:rPr>
          <w:lang w:val="es-ES"/>
        </w:rPr>
        <w:t xml:space="preserve"> por la Universidad Técnica Particular de Loja. </w:t>
      </w:r>
      <w:r w:rsidR="001E65FE" w:rsidRPr="00BF6AD4">
        <w:rPr>
          <w:lang w:val="es-ES"/>
        </w:rPr>
        <w:t xml:space="preserve">La tabla 3 </w:t>
      </w:r>
      <w:r w:rsidR="008422B9">
        <w:rPr>
          <w:lang w:val="es-ES"/>
        </w:rPr>
        <w:t>describe el material usado en el desarrollo del proyecto.</w:t>
      </w:r>
    </w:p>
    <w:p w14:paraId="49F24C88" w14:textId="77777777" w:rsidR="0064019F" w:rsidRPr="00BF6AD4" w:rsidRDefault="0064019F" w:rsidP="00184D40">
      <w:pPr>
        <w:spacing w:line="360" w:lineRule="auto"/>
        <w:rPr>
          <w:lang w:val="es-ES"/>
        </w:rPr>
      </w:pPr>
    </w:p>
    <w:p w14:paraId="26486CF1" w14:textId="3B4A9410" w:rsidR="00764A4F" w:rsidRPr="00BF6AD4" w:rsidRDefault="001E65FE" w:rsidP="00184D40">
      <w:pPr>
        <w:spacing w:line="360" w:lineRule="auto"/>
        <w:rPr>
          <w:lang w:val="es-ES"/>
        </w:rPr>
      </w:pPr>
      <w:r w:rsidRPr="007A710B">
        <w:rPr>
          <w:b/>
          <w:lang w:val="es-ES"/>
        </w:rPr>
        <w:t>Tabla 3</w:t>
      </w:r>
      <w:r w:rsidR="00764A4F" w:rsidRPr="007A710B">
        <w:rPr>
          <w:b/>
          <w:lang w:val="es-ES"/>
        </w:rPr>
        <w:t>.</w:t>
      </w:r>
      <w:r w:rsidR="00764A4F" w:rsidRPr="00BF6AD4">
        <w:rPr>
          <w:lang w:val="es-ES"/>
        </w:rPr>
        <w:t xml:space="preserve"> Recursos, materiales y métodos utilizados en la buena práctica</w:t>
      </w:r>
    </w:p>
    <w:p w14:paraId="43883291" w14:textId="77777777" w:rsidR="00764A4F" w:rsidRPr="00BF6AD4" w:rsidRDefault="00764A4F" w:rsidP="00184D40">
      <w:pPr>
        <w:spacing w:line="360" w:lineRule="auto"/>
        <w:rPr>
          <w:lang w:val="es-ES"/>
        </w:rPr>
      </w:pPr>
    </w:p>
    <w:tbl>
      <w:tblPr>
        <w:tblStyle w:val="Tablanormal21"/>
        <w:tblW w:w="0" w:type="auto"/>
        <w:tblLook w:val="04A0" w:firstRow="1" w:lastRow="0" w:firstColumn="1" w:lastColumn="0" w:noHBand="0" w:noVBand="1"/>
      </w:tblPr>
      <w:tblGrid>
        <w:gridCol w:w="1427"/>
        <w:gridCol w:w="2395"/>
        <w:gridCol w:w="1664"/>
        <w:gridCol w:w="1789"/>
        <w:gridCol w:w="2349"/>
      </w:tblGrid>
      <w:tr w:rsidR="00764A4F" w:rsidRPr="00996299" w14:paraId="753A5512" w14:textId="77777777" w:rsidTr="00BF6A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B08B66C" w14:textId="77777777" w:rsidR="00764A4F" w:rsidRPr="00BF6AD4" w:rsidRDefault="00764A4F" w:rsidP="00184D40">
            <w:pPr>
              <w:spacing w:line="360" w:lineRule="auto"/>
              <w:rPr>
                <w:sz w:val="20"/>
                <w:szCs w:val="20"/>
              </w:rPr>
            </w:pPr>
            <w:bookmarkStart w:id="1" w:name="OLE_LINK1"/>
            <w:r w:rsidRPr="00BF6AD4">
              <w:rPr>
                <w:sz w:val="20"/>
                <w:szCs w:val="20"/>
              </w:rPr>
              <w:t>Materiales</w:t>
            </w:r>
          </w:p>
        </w:tc>
        <w:tc>
          <w:tcPr>
            <w:tcW w:w="0" w:type="auto"/>
          </w:tcPr>
          <w:p w14:paraId="784B2D97" w14:textId="77777777" w:rsidR="00764A4F" w:rsidRPr="00BF6AD4" w:rsidRDefault="00764A4F" w:rsidP="00184D4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 xml:space="preserve"> Equipo multidisciplinario</w:t>
            </w:r>
          </w:p>
        </w:tc>
        <w:tc>
          <w:tcPr>
            <w:tcW w:w="0" w:type="auto"/>
          </w:tcPr>
          <w:p w14:paraId="7720EA52" w14:textId="22A4C9BB" w:rsidR="00764A4F" w:rsidRPr="00862F9E" w:rsidRDefault="00764A4F" w:rsidP="00184D4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>Espacio</w:t>
            </w:r>
            <w:r w:rsidR="008422B9">
              <w:rPr>
                <w:sz w:val="20"/>
                <w:szCs w:val="20"/>
              </w:rPr>
              <w:t xml:space="preserve"> físico</w:t>
            </w:r>
          </w:p>
        </w:tc>
        <w:tc>
          <w:tcPr>
            <w:tcW w:w="0" w:type="auto"/>
          </w:tcPr>
          <w:p w14:paraId="44CA3E5B" w14:textId="1CD5C227" w:rsidR="00764A4F" w:rsidRPr="00BF6AD4" w:rsidRDefault="001B7E5B" w:rsidP="00184D4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>Tiempo</w:t>
            </w:r>
            <w:r w:rsidR="00764A4F" w:rsidRPr="00BF6AD4">
              <w:rPr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</w:tcPr>
          <w:p w14:paraId="1DC6F88F" w14:textId="77777777" w:rsidR="00764A4F" w:rsidRPr="00BF6AD4" w:rsidRDefault="00764A4F" w:rsidP="00184D4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>Metodología</w:t>
            </w:r>
          </w:p>
        </w:tc>
      </w:tr>
      <w:tr w:rsidR="00764A4F" w:rsidRPr="00996299" w14:paraId="6AF0A367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9DE8C8C" w14:textId="6ADBCAD6" w:rsidR="00764A4F" w:rsidRPr="00755AE4" w:rsidRDefault="0064019F" w:rsidP="00184D40">
            <w:pPr>
              <w:spacing w:line="360" w:lineRule="auto"/>
              <w:rPr>
                <w:b w:val="0"/>
                <w:sz w:val="20"/>
                <w:szCs w:val="20"/>
                <w:lang w:val="es-ES"/>
              </w:rPr>
            </w:pPr>
            <w:r w:rsidRPr="003A1DB1">
              <w:rPr>
                <w:sz w:val="20"/>
                <w:szCs w:val="20"/>
                <w:lang w:val="es-ES"/>
              </w:rPr>
              <w:t>Post</w:t>
            </w:r>
            <w:r w:rsidRPr="008A25B6">
              <w:rPr>
                <w:sz w:val="20"/>
                <w:szCs w:val="20"/>
                <w:lang w:val="es-ES"/>
              </w:rPr>
              <w:t>-it</w:t>
            </w:r>
          </w:p>
          <w:p w14:paraId="49C2BE2F" w14:textId="77777777" w:rsidR="00764A4F" w:rsidRPr="00C50652" w:rsidRDefault="00764A4F" w:rsidP="00184D40">
            <w:pPr>
              <w:spacing w:line="360" w:lineRule="auto"/>
              <w:rPr>
                <w:b w:val="0"/>
                <w:sz w:val="20"/>
                <w:szCs w:val="20"/>
              </w:rPr>
            </w:pPr>
            <w:r w:rsidRPr="00385B26">
              <w:rPr>
                <w:b w:val="0"/>
                <w:sz w:val="20"/>
                <w:szCs w:val="20"/>
                <w:lang w:val="es-ES"/>
              </w:rPr>
              <w:t>Marcadores.</w:t>
            </w:r>
          </w:p>
          <w:p w14:paraId="4F06FD6C" w14:textId="77777777" w:rsidR="00764A4F" w:rsidRPr="00862F9E" w:rsidRDefault="00764A4F" w:rsidP="00184D40">
            <w:pPr>
              <w:spacing w:line="360" w:lineRule="auto"/>
              <w:rPr>
                <w:b w:val="0"/>
                <w:sz w:val="20"/>
                <w:szCs w:val="20"/>
              </w:rPr>
            </w:pPr>
            <w:r w:rsidRPr="00996342">
              <w:rPr>
                <w:b w:val="0"/>
                <w:sz w:val="20"/>
                <w:szCs w:val="20"/>
                <w:lang w:val="es-ES"/>
              </w:rPr>
              <w:t>Hojas de papel. Notas adhesivas. Lápices de colores. Pegamento</w:t>
            </w:r>
          </w:p>
          <w:p w14:paraId="5A34E4BC" w14:textId="77777777" w:rsidR="00764A4F" w:rsidRPr="00BF6AD4" w:rsidRDefault="00764A4F" w:rsidP="00184D40">
            <w:pPr>
              <w:spacing w:line="360" w:lineRule="auto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  <w:lang w:val="es-ES"/>
              </w:rPr>
              <w:t>Tijeras</w:t>
            </w:r>
          </w:p>
          <w:p w14:paraId="3A37EB98" w14:textId="77777777" w:rsidR="00764A4F" w:rsidRPr="00BF6AD4" w:rsidRDefault="00764A4F" w:rsidP="00184D40">
            <w:pPr>
              <w:spacing w:line="360" w:lineRule="auto"/>
              <w:rPr>
                <w:b w:val="0"/>
                <w:bCs w:val="0"/>
                <w:sz w:val="20"/>
                <w:szCs w:val="20"/>
              </w:rPr>
            </w:pPr>
            <w:r w:rsidRPr="00BF6AD4">
              <w:rPr>
                <w:sz w:val="20"/>
                <w:szCs w:val="20"/>
                <w:lang w:val="es-ES"/>
              </w:rPr>
              <w:t>Cámara de fotos</w:t>
            </w:r>
          </w:p>
          <w:p w14:paraId="0E560442" w14:textId="77777777" w:rsidR="00764A4F" w:rsidRPr="00BF6AD4" w:rsidRDefault="00764A4F" w:rsidP="00184D40">
            <w:pPr>
              <w:spacing w:line="360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Laptop.</w:t>
            </w:r>
          </w:p>
          <w:p w14:paraId="14EE09E2" w14:textId="77777777" w:rsidR="00764A4F" w:rsidRPr="00862F9E" w:rsidRDefault="00764A4F" w:rsidP="00184D40">
            <w:pPr>
              <w:spacing w:line="360" w:lineRule="auto"/>
              <w:rPr>
                <w:b w:val="0"/>
                <w:sz w:val="20"/>
                <w:szCs w:val="20"/>
                <w:lang w:val="es-ES"/>
              </w:rPr>
            </w:pPr>
          </w:p>
        </w:tc>
        <w:tc>
          <w:tcPr>
            <w:tcW w:w="0" w:type="auto"/>
          </w:tcPr>
          <w:p w14:paraId="0AFDD588" w14:textId="0D0166FC" w:rsidR="00764A4F" w:rsidRPr="00BF6AD4" w:rsidRDefault="00764A4F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0"/>
                <w:szCs w:val="20"/>
              </w:rPr>
            </w:pPr>
            <w:r w:rsidRPr="00BF6AD4">
              <w:rPr>
                <w:bCs/>
                <w:sz w:val="20"/>
                <w:szCs w:val="20"/>
              </w:rPr>
              <w:t xml:space="preserve">Se trabajó </w:t>
            </w:r>
            <w:r w:rsidRPr="00BF6AD4">
              <w:rPr>
                <w:sz w:val="20"/>
                <w:szCs w:val="20"/>
              </w:rPr>
              <w:t xml:space="preserve">con 29 estudiantes de las titulaciones de Medicina, Electrónica, Ingeniería Civil, Bioquímica, Gestión </w:t>
            </w:r>
            <w:r w:rsidR="0077223E">
              <w:rPr>
                <w:sz w:val="20"/>
                <w:szCs w:val="20"/>
              </w:rPr>
              <w:t>A</w:t>
            </w:r>
            <w:r w:rsidRPr="00BF6AD4">
              <w:rPr>
                <w:sz w:val="20"/>
                <w:szCs w:val="20"/>
              </w:rPr>
              <w:t xml:space="preserve">mbiental, Química, Economía. Para </w:t>
            </w:r>
            <w:r w:rsidRPr="00BF6AD4">
              <w:rPr>
                <w:bCs/>
                <w:sz w:val="20"/>
                <w:szCs w:val="20"/>
              </w:rPr>
              <w:t>Fortalecimiento de ABP.</w:t>
            </w:r>
          </w:p>
        </w:tc>
        <w:tc>
          <w:tcPr>
            <w:tcW w:w="0" w:type="auto"/>
          </w:tcPr>
          <w:p w14:paraId="46F57F3F" w14:textId="5490708A" w:rsidR="00764A4F" w:rsidRPr="00BF6AD4" w:rsidRDefault="00764A4F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0"/>
                <w:szCs w:val="20"/>
              </w:rPr>
            </w:pPr>
            <w:r w:rsidRPr="00BF6AD4">
              <w:rPr>
                <w:bCs/>
                <w:sz w:val="20"/>
                <w:szCs w:val="20"/>
              </w:rPr>
              <w:t>Durante el proceso se usó como espacio de trabajo las aulas y el auditorio Marcelino Champagnat, UTPL.</w:t>
            </w:r>
          </w:p>
        </w:tc>
        <w:tc>
          <w:tcPr>
            <w:tcW w:w="0" w:type="auto"/>
          </w:tcPr>
          <w:p w14:paraId="4E409FBC" w14:textId="789729D4" w:rsidR="00444D27" w:rsidRPr="00BF6AD4" w:rsidRDefault="00444D27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Ocho</w:t>
            </w:r>
            <w:r w:rsidR="00764A4F" w:rsidRPr="00BF6AD4">
              <w:rPr>
                <w:sz w:val="20"/>
                <w:szCs w:val="20"/>
                <w:lang w:val="es-ES"/>
              </w:rPr>
              <w:t xml:space="preserve"> horas, </w:t>
            </w:r>
          </w:p>
          <w:p w14:paraId="339F23FA" w14:textId="77777777" w:rsidR="00444D27" w:rsidRPr="00BF6AD4" w:rsidRDefault="00444D27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distribuidas</w:t>
            </w:r>
          </w:p>
          <w:p w14:paraId="531F809B" w14:textId="48322AE7" w:rsidR="00764A4F" w:rsidRPr="00BF6AD4" w:rsidRDefault="00764A4F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 xml:space="preserve"> en </w:t>
            </w:r>
            <w:r w:rsidR="00444D27" w:rsidRPr="00BF6AD4">
              <w:rPr>
                <w:sz w:val="20"/>
                <w:szCs w:val="20"/>
                <w:lang w:val="es-ES"/>
              </w:rPr>
              <w:t xml:space="preserve">dos </w:t>
            </w:r>
            <w:r w:rsidRPr="00BF6AD4">
              <w:rPr>
                <w:sz w:val="20"/>
                <w:szCs w:val="20"/>
                <w:lang w:val="es-ES"/>
              </w:rPr>
              <w:t xml:space="preserve">periodos de </w:t>
            </w:r>
            <w:r w:rsidR="00444D27" w:rsidRPr="00BF6AD4">
              <w:rPr>
                <w:sz w:val="20"/>
                <w:szCs w:val="20"/>
                <w:lang w:val="es-ES"/>
              </w:rPr>
              <w:t>cuatro</w:t>
            </w:r>
            <w:r w:rsidRPr="00BF6AD4">
              <w:rPr>
                <w:sz w:val="20"/>
                <w:szCs w:val="20"/>
                <w:lang w:val="es-ES"/>
              </w:rPr>
              <w:t xml:space="preserve"> horas</w:t>
            </w:r>
            <w:r w:rsidR="00444D27" w:rsidRPr="00BF6AD4">
              <w:rPr>
                <w:sz w:val="20"/>
                <w:szCs w:val="20"/>
                <w:lang w:val="es-ES"/>
              </w:rPr>
              <w:t>, desarrollada</w:t>
            </w:r>
            <w:r w:rsidRPr="00BF6AD4">
              <w:rPr>
                <w:sz w:val="20"/>
                <w:szCs w:val="20"/>
                <w:lang w:val="es-ES"/>
              </w:rPr>
              <w:t xml:space="preserve"> concretamente </w:t>
            </w:r>
            <w:r w:rsidR="007B2D8B" w:rsidRPr="00BF6AD4">
              <w:rPr>
                <w:sz w:val="20"/>
                <w:szCs w:val="20"/>
                <w:lang w:val="es-ES"/>
              </w:rPr>
              <w:t xml:space="preserve">en un solo día </w:t>
            </w:r>
            <w:r w:rsidRPr="00BF6AD4">
              <w:rPr>
                <w:sz w:val="20"/>
                <w:szCs w:val="20"/>
                <w:lang w:val="es-ES"/>
              </w:rPr>
              <w:t>de 8h00 a 12h00</w:t>
            </w:r>
            <w:r w:rsidR="00904D3E" w:rsidRPr="00BF6AD4">
              <w:rPr>
                <w:sz w:val="20"/>
                <w:szCs w:val="20"/>
                <w:lang w:val="es-ES"/>
              </w:rPr>
              <w:t xml:space="preserve"> y de 13:00 a 17:00</w:t>
            </w:r>
          </w:p>
        </w:tc>
        <w:tc>
          <w:tcPr>
            <w:tcW w:w="0" w:type="auto"/>
          </w:tcPr>
          <w:p w14:paraId="5A9A425C" w14:textId="597C7BF7" w:rsidR="00764A4F" w:rsidRPr="00BF6AD4" w:rsidRDefault="00764A4F" w:rsidP="00184D4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 xml:space="preserve">Para aplicar la metodología </w:t>
            </w:r>
            <w:r w:rsidRPr="00BF6AD4">
              <w:rPr>
                <w:i/>
                <w:sz w:val="20"/>
                <w:szCs w:val="20"/>
                <w:lang w:val="es-ES"/>
              </w:rPr>
              <w:t>Design Thinking</w:t>
            </w:r>
            <w:r w:rsidRPr="00BF6AD4">
              <w:rPr>
                <w:sz w:val="20"/>
                <w:szCs w:val="20"/>
                <w:lang w:val="es-ES"/>
              </w:rPr>
              <w:t xml:space="preserve"> es imprescindible </w:t>
            </w:r>
            <w:r w:rsidR="00B970CA" w:rsidRPr="00BF6AD4">
              <w:rPr>
                <w:sz w:val="20"/>
                <w:szCs w:val="20"/>
                <w:lang w:val="es-ES"/>
              </w:rPr>
              <w:t>buena</w:t>
            </w:r>
            <w:r w:rsidRPr="00BF6AD4">
              <w:rPr>
                <w:sz w:val="20"/>
                <w:szCs w:val="20"/>
                <w:lang w:val="es-ES"/>
              </w:rPr>
              <w:t xml:space="preserve"> actitud</w:t>
            </w:r>
            <w:r w:rsidR="00444D27" w:rsidRPr="00BF6AD4">
              <w:rPr>
                <w:sz w:val="20"/>
                <w:szCs w:val="20"/>
                <w:lang w:val="es-ES"/>
              </w:rPr>
              <w:t xml:space="preserve">, </w:t>
            </w:r>
            <w:r w:rsidRPr="00BF6AD4">
              <w:rPr>
                <w:sz w:val="20"/>
                <w:szCs w:val="20"/>
                <w:lang w:val="es-ES"/>
              </w:rPr>
              <w:t>motiv</w:t>
            </w:r>
            <w:r w:rsidR="00B970CA" w:rsidRPr="00BF6AD4">
              <w:rPr>
                <w:sz w:val="20"/>
                <w:szCs w:val="20"/>
                <w:lang w:val="es-ES"/>
              </w:rPr>
              <w:t xml:space="preserve">ación, </w:t>
            </w:r>
            <w:r w:rsidR="00E45024" w:rsidRPr="00BF6AD4">
              <w:rPr>
                <w:sz w:val="20"/>
                <w:szCs w:val="20"/>
                <w:lang w:val="es-ES"/>
              </w:rPr>
              <w:t xml:space="preserve">criterio de </w:t>
            </w:r>
            <w:r w:rsidR="00B970CA" w:rsidRPr="00BF6AD4">
              <w:rPr>
                <w:sz w:val="20"/>
                <w:szCs w:val="20"/>
                <w:lang w:val="es-ES"/>
              </w:rPr>
              <w:t>investigaci</w:t>
            </w:r>
            <w:r w:rsidR="00C52475" w:rsidRPr="00BF6AD4">
              <w:rPr>
                <w:sz w:val="20"/>
                <w:szCs w:val="20"/>
                <w:lang w:val="es-ES"/>
              </w:rPr>
              <w:t>ón</w:t>
            </w:r>
            <w:r w:rsidR="008422B9">
              <w:rPr>
                <w:sz w:val="20"/>
                <w:szCs w:val="20"/>
                <w:lang w:val="es-ES"/>
              </w:rPr>
              <w:t>, o</w:t>
            </w:r>
            <w:r w:rsidR="00904D3E" w:rsidRPr="00BF6AD4">
              <w:rPr>
                <w:sz w:val="20"/>
                <w:szCs w:val="20"/>
                <w:lang w:val="es-ES"/>
              </w:rPr>
              <w:t>bservación</w:t>
            </w:r>
            <w:r w:rsidR="00D43881" w:rsidRPr="00BF6AD4">
              <w:rPr>
                <w:sz w:val="20"/>
                <w:szCs w:val="20"/>
                <w:lang w:val="es-ES"/>
              </w:rPr>
              <w:t xml:space="preserve"> y</w:t>
            </w:r>
            <w:r w:rsidR="00E45024" w:rsidRPr="00BF6AD4">
              <w:rPr>
                <w:sz w:val="20"/>
                <w:szCs w:val="20"/>
                <w:lang w:val="es-ES"/>
              </w:rPr>
              <w:t xml:space="preserve"> </w:t>
            </w:r>
            <w:r w:rsidRPr="00BF6AD4">
              <w:rPr>
                <w:sz w:val="20"/>
                <w:szCs w:val="20"/>
                <w:lang w:val="es-ES"/>
              </w:rPr>
              <w:t>emp</w:t>
            </w:r>
            <w:r w:rsidR="00904D3E" w:rsidRPr="00BF6AD4">
              <w:rPr>
                <w:sz w:val="20"/>
                <w:szCs w:val="20"/>
                <w:lang w:val="es-ES"/>
              </w:rPr>
              <w:t>atía</w:t>
            </w:r>
            <w:r w:rsidRPr="00BF6AD4">
              <w:rPr>
                <w:sz w:val="20"/>
                <w:szCs w:val="20"/>
                <w:lang w:val="es-ES"/>
              </w:rPr>
              <w:t xml:space="preserve"> con las circunstancias de otras personas</w:t>
            </w:r>
            <w:r w:rsidR="00D43881" w:rsidRPr="00BF6AD4">
              <w:rPr>
                <w:sz w:val="20"/>
                <w:szCs w:val="20"/>
                <w:lang w:val="es-ES"/>
              </w:rPr>
              <w:t xml:space="preserve">. Esto permitirá </w:t>
            </w:r>
            <w:r w:rsidRPr="00BF6AD4">
              <w:rPr>
                <w:sz w:val="20"/>
                <w:szCs w:val="20"/>
                <w:lang w:val="es-ES"/>
              </w:rPr>
              <w:t>generar nuevas ideas que sirvan a la sociedad.</w:t>
            </w:r>
          </w:p>
        </w:tc>
      </w:tr>
    </w:tbl>
    <w:bookmarkEnd w:id="1"/>
    <w:p w14:paraId="69BF3165" w14:textId="0273072E" w:rsidR="00E03854" w:rsidRPr="002C6A5D" w:rsidRDefault="00E03854" w:rsidP="004F13C1">
      <w:pPr>
        <w:spacing w:line="360" w:lineRule="auto"/>
        <w:jc w:val="center"/>
        <w:rPr>
          <w:rFonts w:eastAsia="Times New Roman"/>
          <w:sz w:val="20"/>
          <w:szCs w:val="20"/>
        </w:rPr>
      </w:pPr>
      <w:r w:rsidRPr="002C6A5D">
        <w:rPr>
          <w:rFonts w:eastAsia="Times New Roman"/>
          <w:sz w:val="20"/>
          <w:szCs w:val="20"/>
        </w:rPr>
        <w:t xml:space="preserve">Fuente: </w:t>
      </w:r>
      <w:r w:rsidR="00C559AF" w:rsidRPr="002C6A5D">
        <w:rPr>
          <w:rFonts w:eastAsia="Times New Roman"/>
          <w:sz w:val="20"/>
          <w:szCs w:val="20"/>
        </w:rPr>
        <w:t>Elaboración propia.</w:t>
      </w:r>
    </w:p>
    <w:p w14:paraId="2A033B06" w14:textId="77777777" w:rsidR="00BD4BC2" w:rsidRPr="00996342" w:rsidRDefault="00BD4BC2" w:rsidP="00184D40">
      <w:pPr>
        <w:spacing w:line="360" w:lineRule="auto"/>
        <w:jc w:val="both"/>
        <w:rPr>
          <w:b/>
        </w:rPr>
      </w:pPr>
    </w:p>
    <w:p w14:paraId="1588FFE9" w14:textId="309E1342" w:rsidR="00764A4F" w:rsidRPr="00BF6AD4" w:rsidRDefault="00EA3E97" w:rsidP="00184D40">
      <w:pPr>
        <w:spacing w:line="360" w:lineRule="auto"/>
        <w:jc w:val="both"/>
        <w:rPr>
          <w:b/>
        </w:rPr>
      </w:pPr>
      <w:r w:rsidRPr="00BF6AD4">
        <w:rPr>
          <w:b/>
        </w:rPr>
        <w:t>3.</w:t>
      </w:r>
      <w:r w:rsidRPr="00603307">
        <w:rPr>
          <w:b/>
          <w:i/>
        </w:rPr>
        <w:t xml:space="preserve"> Resultados</w:t>
      </w:r>
      <w:r w:rsidR="00E93B92" w:rsidRPr="00603307">
        <w:rPr>
          <w:b/>
          <w:i/>
        </w:rPr>
        <w:t xml:space="preserve"> y discusión</w:t>
      </w:r>
    </w:p>
    <w:p w14:paraId="25B89A70" w14:textId="299F5CBF" w:rsidR="009C1132" w:rsidRDefault="008727A5" w:rsidP="00184D40">
      <w:pPr>
        <w:spacing w:line="360" w:lineRule="auto"/>
        <w:jc w:val="both"/>
      </w:pPr>
      <w:r>
        <w:t>P</w:t>
      </w:r>
      <w:r w:rsidR="000047E6">
        <w:t>articiparon</w:t>
      </w:r>
      <w:r w:rsidR="00225D32">
        <w:t xml:space="preserve"> 17</w:t>
      </w:r>
      <w:r w:rsidR="008422B9">
        <w:t>5</w:t>
      </w:r>
      <w:r w:rsidR="00225D32">
        <w:t xml:space="preserve"> estudiantes de dif</w:t>
      </w:r>
      <w:r w:rsidR="00727EE0">
        <w:t>erentes titulaciones y componen</w:t>
      </w:r>
      <w:r w:rsidR="00225D32">
        <w:t>tes</w:t>
      </w:r>
      <w:r w:rsidR="000047E6">
        <w:t xml:space="preserve"> </w:t>
      </w:r>
      <w:r w:rsidR="008422B9">
        <w:t>académicos</w:t>
      </w:r>
      <w:r w:rsidR="00225D32">
        <w:t xml:space="preserve"> (Figura </w:t>
      </w:r>
      <w:r w:rsidR="008E7282">
        <w:t>3</w:t>
      </w:r>
      <w:r w:rsidR="00225D32">
        <w:t xml:space="preserve"> a,</w:t>
      </w:r>
      <w:r w:rsidR="0077223E">
        <w:t xml:space="preserve"> </w:t>
      </w:r>
      <w:r w:rsidR="00225D32">
        <w:t>b</w:t>
      </w:r>
      <w:r w:rsidR="00727EE0">
        <w:t>)</w:t>
      </w:r>
      <w:r w:rsidR="0077223E">
        <w:t>,</w:t>
      </w:r>
      <w:r w:rsidR="009C1132">
        <w:t xml:space="preserve"> a partir </w:t>
      </w:r>
      <w:r w:rsidR="0077223E">
        <w:t>de dicha participación</w:t>
      </w:r>
      <w:r w:rsidR="009C1132">
        <w:t xml:space="preserve"> </w:t>
      </w:r>
      <w:r w:rsidR="009B5B5D" w:rsidRPr="00225D32">
        <w:t xml:space="preserve">se obtuvo una base de datos </w:t>
      </w:r>
      <w:r w:rsidR="0039620A" w:rsidRPr="00225D32">
        <w:t xml:space="preserve">con un registro de </w:t>
      </w:r>
      <w:r w:rsidR="00D027CA">
        <w:t>25</w:t>
      </w:r>
      <w:r w:rsidR="009B01CD">
        <w:t xml:space="preserve"> </w:t>
      </w:r>
      <w:r w:rsidR="0039620A" w:rsidRPr="00225D32">
        <w:t>posibles retos planteados</w:t>
      </w:r>
      <w:r w:rsidR="007518CA" w:rsidRPr="00225D32">
        <w:t>.</w:t>
      </w:r>
      <w:r w:rsidR="00D417E0" w:rsidRPr="00225D32">
        <w:t xml:space="preserve"> </w:t>
      </w:r>
    </w:p>
    <w:p w14:paraId="6B471E06" w14:textId="77777777" w:rsidR="009C1132" w:rsidRDefault="009C1132" w:rsidP="00184D40">
      <w:pPr>
        <w:spacing w:line="360" w:lineRule="auto"/>
        <w:jc w:val="both"/>
      </w:pPr>
    </w:p>
    <w:p w14:paraId="20BE048A" w14:textId="61B5E5C0" w:rsidR="00C50652" w:rsidRDefault="009C1132" w:rsidP="00184D40">
      <w:pPr>
        <w:spacing w:line="360" w:lineRule="auto"/>
        <w:jc w:val="both"/>
        <w:rPr>
          <w:rFonts w:eastAsia="Times New Roman"/>
        </w:rPr>
      </w:pPr>
      <w:r w:rsidRPr="00973286">
        <w:t>La</w:t>
      </w:r>
      <w:r w:rsidR="009474CC" w:rsidRPr="009C1C18">
        <w:t xml:space="preserve"> comisión evaluadora de</w:t>
      </w:r>
      <w:r w:rsidRPr="009C1C18">
        <w:t xml:space="preserve"> </w:t>
      </w:r>
      <w:r w:rsidR="002C2874" w:rsidRPr="009C1C18">
        <w:t xml:space="preserve">proyectos procedió en conjunto </w:t>
      </w:r>
      <w:r w:rsidR="0077223E">
        <w:t>con</w:t>
      </w:r>
      <w:r w:rsidR="0077223E" w:rsidRPr="009C1C18">
        <w:t xml:space="preserve"> </w:t>
      </w:r>
      <w:r w:rsidR="00C917BA" w:rsidRPr="009C1C18">
        <w:t>la selección de cinco temáticas</w:t>
      </w:r>
      <w:r w:rsidRPr="009C1C18">
        <w:t xml:space="preserve"> de acuerdo </w:t>
      </w:r>
      <w:r w:rsidR="0077223E">
        <w:t>con</w:t>
      </w:r>
      <w:r w:rsidRPr="009C1C18">
        <w:t xml:space="preserve"> los parámetros</w:t>
      </w:r>
      <w:r w:rsidR="00CC3797">
        <w:t xml:space="preserve"> </w:t>
      </w:r>
      <w:r w:rsidR="009C1C18">
        <w:t>cuantitativos y cualitativos</w:t>
      </w:r>
      <w:r w:rsidRPr="009C1C18">
        <w:t xml:space="preserve"> evaluado</w:t>
      </w:r>
      <w:r w:rsidR="00CC3797">
        <w:t>s.</w:t>
      </w:r>
      <w:r w:rsidR="00FF6E97" w:rsidRPr="009C1C18">
        <w:t xml:space="preserve"> E</w:t>
      </w:r>
      <w:r w:rsidRPr="009C1C18">
        <w:t>ligiendo temas prioritarios de</w:t>
      </w:r>
      <w:r w:rsidR="00CC3797">
        <w:t xml:space="preserve"> </w:t>
      </w:r>
      <w:r w:rsidR="00CC3797" w:rsidRPr="00EA23C1">
        <w:rPr>
          <w:lang w:val="es-ES"/>
        </w:rPr>
        <w:t xml:space="preserve">calidad científica y técnica de </w:t>
      </w:r>
      <w:r w:rsidRPr="009C1C18">
        <w:t>urgente aplicación</w:t>
      </w:r>
      <w:r w:rsidRPr="00F43E7D">
        <w:rPr>
          <w:lang w:val="es-CR"/>
        </w:rPr>
        <w:t xml:space="preserve"> en l</w:t>
      </w:r>
      <w:r w:rsidR="0077223E">
        <w:rPr>
          <w:lang w:val="es-CR"/>
        </w:rPr>
        <w:t>os</w:t>
      </w:r>
      <w:r w:rsidRPr="00F43E7D">
        <w:rPr>
          <w:lang w:val="es-CR"/>
        </w:rPr>
        <w:t xml:space="preserve"> </w:t>
      </w:r>
      <w:r w:rsidR="001C5872" w:rsidRPr="00F43E7D">
        <w:rPr>
          <w:lang w:val="es-CR"/>
        </w:rPr>
        <w:t>ámbito</w:t>
      </w:r>
      <w:r w:rsidR="001C5872">
        <w:rPr>
          <w:lang w:val="es-CR"/>
        </w:rPr>
        <w:t xml:space="preserve"> ambiental</w:t>
      </w:r>
      <w:r w:rsidR="00FC0351" w:rsidRPr="009C1C18">
        <w:rPr>
          <w:rFonts w:eastAsia="Times New Roman"/>
        </w:rPr>
        <w:t xml:space="preserve"> (SA)</w:t>
      </w:r>
      <w:r w:rsidR="00C917BA" w:rsidRPr="009C1C18">
        <w:rPr>
          <w:rFonts w:eastAsia="Times New Roman"/>
        </w:rPr>
        <w:t xml:space="preserve">, </w:t>
      </w:r>
      <w:r w:rsidRPr="009C1C18">
        <w:rPr>
          <w:rFonts w:eastAsia="Times New Roman"/>
        </w:rPr>
        <w:t>farmacológic</w:t>
      </w:r>
      <w:r w:rsidR="0077223E">
        <w:rPr>
          <w:rFonts w:eastAsia="Times New Roman"/>
        </w:rPr>
        <w:t>o</w:t>
      </w:r>
      <w:r w:rsidR="00FC0351" w:rsidRPr="009C1C18">
        <w:rPr>
          <w:rFonts w:eastAsia="Times New Roman"/>
        </w:rPr>
        <w:t xml:space="preserve"> (S</w:t>
      </w:r>
      <w:r w:rsidRPr="009C1C18">
        <w:rPr>
          <w:rFonts w:eastAsia="Times New Roman"/>
        </w:rPr>
        <w:t>F</w:t>
      </w:r>
      <w:r w:rsidR="00FC0351" w:rsidRPr="009C1C18">
        <w:rPr>
          <w:rFonts w:eastAsia="Times New Roman"/>
        </w:rPr>
        <w:t>)</w:t>
      </w:r>
      <w:r w:rsidR="00C917BA" w:rsidRPr="009C1C18">
        <w:rPr>
          <w:rFonts w:eastAsia="Times New Roman"/>
        </w:rPr>
        <w:t>, tecnológic</w:t>
      </w:r>
      <w:r w:rsidR="0077223E">
        <w:rPr>
          <w:rFonts w:eastAsia="Times New Roman"/>
        </w:rPr>
        <w:t>o</w:t>
      </w:r>
      <w:r w:rsidR="00FC0351" w:rsidRPr="009C1C18">
        <w:rPr>
          <w:rFonts w:eastAsia="Times New Roman"/>
        </w:rPr>
        <w:t xml:space="preserve"> (ST)</w:t>
      </w:r>
      <w:r w:rsidR="00C917BA" w:rsidRPr="009C1C18">
        <w:rPr>
          <w:rFonts w:eastAsia="Times New Roman"/>
        </w:rPr>
        <w:t>, alimentari</w:t>
      </w:r>
      <w:r w:rsidR="0077223E">
        <w:rPr>
          <w:rFonts w:eastAsia="Times New Roman"/>
        </w:rPr>
        <w:t>o</w:t>
      </w:r>
      <w:r w:rsidR="00FC0351" w:rsidRPr="00CC3797">
        <w:rPr>
          <w:rFonts w:eastAsia="Times New Roman"/>
        </w:rPr>
        <w:t xml:space="preserve"> (SL)</w:t>
      </w:r>
      <w:r w:rsidR="00C917BA" w:rsidRPr="00CC3797">
        <w:rPr>
          <w:rFonts w:eastAsia="Times New Roman"/>
        </w:rPr>
        <w:t xml:space="preserve"> y educación</w:t>
      </w:r>
      <w:r w:rsidR="0077223E">
        <w:rPr>
          <w:rFonts w:eastAsia="Times New Roman"/>
        </w:rPr>
        <w:t>,</w:t>
      </w:r>
      <w:r w:rsidR="00FC0351" w:rsidRPr="00CC3797">
        <w:rPr>
          <w:rFonts w:eastAsia="Times New Roman"/>
        </w:rPr>
        <w:t xml:space="preserve"> (SE) ver Tabla </w:t>
      </w:r>
      <w:r w:rsidR="008E7282">
        <w:rPr>
          <w:rFonts w:eastAsia="Times New Roman"/>
        </w:rPr>
        <w:t>2</w:t>
      </w:r>
      <w:r w:rsidR="008959BE" w:rsidRPr="00CC3797">
        <w:rPr>
          <w:rFonts w:eastAsia="Times New Roman"/>
        </w:rPr>
        <w:t>,</w:t>
      </w:r>
      <w:r w:rsidR="00C917BA" w:rsidRPr="00CC3797">
        <w:rPr>
          <w:rFonts w:eastAsia="Times New Roman"/>
        </w:rPr>
        <w:t xml:space="preserve"> </w:t>
      </w:r>
      <w:r w:rsidR="008959BE" w:rsidRPr="00CC3797">
        <w:t>c</w:t>
      </w:r>
      <w:r w:rsidR="00517292" w:rsidRPr="00CC3797">
        <w:t>onsiderad</w:t>
      </w:r>
      <w:r w:rsidR="0077223E">
        <w:t>o</w:t>
      </w:r>
      <w:r w:rsidR="00C917BA" w:rsidRPr="00CC3797">
        <w:t>s de mayor relevancia y factibilidad para su desarrollo en UTPL</w:t>
      </w:r>
      <w:r w:rsidR="00173AB7" w:rsidRPr="00CC3797">
        <w:rPr>
          <w:rFonts w:eastAsia="Times New Roman"/>
        </w:rPr>
        <w:t>,</w:t>
      </w:r>
      <w:r w:rsidR="00D417E0" w:rsidRPr="00CC3797">
        <w:t xml:space="preserve"> </w:t>
      </w:r>
      <w:r w:rsidR="00173AB7" w:rsidRPr="00CC3797">
        <w:t>b</w:t>
      </w:r>
      <w:r w:rsidR="0048362D" w:rsidRPr="00790A82">
        <w:t xml:space="preserve">ajo </w:t>
      </w:r>
      <w:r w:rsidR="00517292" w:rsidRPr="009A3B34">
        <w:rPr>
          <w:rFonts w:eastAsia="Times New Roman"/>
        </w:rPr>
        <w:t>el</w:t>
      </w:r>
      <w:r w:rsidR="008959BE" w:rsidRPr="00E86664">
        <w:rPr>
          <w:rFonts w:eastAsia="Times New Roman"/>
        </w:rPr>
        <w:t xml:space="preserve"> concepto de</w:t>
      </w:r>
      <w:r w:rsidR="00173AB7" w:rsidRPr="00973286">
        <w:rPr>
          <w:rFonts w:eastAsia="Times New Roman"/>
        </w:rPr>
        <w:t xml:space="preserve"> claridad, fundamentación y</w:t>
      </w:r>
      <w:r w:rsidR="002C2874" w:rsidRPr="00973286">
        <w:rPr>
          <w:rFonts w:eastAsia="Times New Roman"/>
        </w:rPr>
        <w:t xml:space="preserve"> coherencia interna de la propuesta</w:t>
      </w:r>
      <w:r w:rsidR="00173AB7" w:rsidRPr="00973286">
        <w:rPr>
          <w:rFonts w:eastAsia="Times New Roman"/>
        </w:rPr>
        <w:t>.</w:t>
      </w:r>
      <w:r w:rsidR="004D568E" w:rsidRPr="00973286">
        <w:rPr>
          <w:rFonts w:eastAsia="Times New Roman"/>
        </w:rPr>
        <w:t xml:space="preserve"> </w:t>
      </w:r>
    </w:p>
    <w:p w14:paraId="431A20A1" w14:textId="77777777" w:rsidR="00403CAE" w:rsidRDefault="00403CAE" w:rsidP="00184D40">
      <w:pPr>
        <w:spacing w:line="360" w:lineRule="auto"/>
        <w:jc w:val="both"/>
        <w:rPr>
          <w:rFonts w:eastAsia="Times New Roman"/>
        </w:rPr>
      </w:pPr>
    </w:p>
    <w:p w14:paraId="5B901FA0" w14:textId="77B4ACA1" w:rsidR="00403CAE" w:rsidRPr="00403CAE" w:rsidRDefault="00403CAE" w:rsidP="004F13C1">
      <w:pPr>
        <w:spacing w:line="360" w:lineRule="auto"/>
        <w:jc w:val="both"/>
        <w:rPr>
          <w:rFonts w:eastAsia="Times New Roman"/>
        </w:rPr>
      </w:pPr>
      <w:r w:rsidRPr="008E7282">
        <w:rPr>
          <w:rFonts w:eastAsia="Times New Roman"/>
          <w:b/>
          <w:bCs/>
        </w:rPr>
        <w:t xml:space="preserve">Figura </w:t>
      </w:r>
      <w:r w:rsidR="004F13C1">
        <w:rPr>
          <w:rFonts w:eastAsia="Times New Roman"/>
          <w:b/>
          <w:bCs/>
        </w:rPr>
        <w:t>3</w:t>
      </w:r>
      <w:r w:rsidR="004F13C1" w:rsidRPr="008E7282">
        <w:rPr>
          <w:rFonts w:eastAsia="Times New Roman"/>
          <w:b/>
          <w:bCs/>
        </w:rPr>
        <w:t>a.</w:t>
      </w:r>
      <w:r w:rsidRPr="00403CAE">
        <w:rPr>
          <w:rFonts w:eastAsia="Times New Roman"/>
        </w:rPr>
        <w:t xml:space="preserve"> La gráfica describe el número total de estudiantes participantes (x) por titulación (y). Inicialmente, el mayor número de estudiantes participantes en la práctica corresponde a la titulación de Electrónica y Telecomunicaciones, Ingeniería Química y Civil.</w:t>
      </w:r>
    </w:p>
    <w:p w14:paraId="057D6250" w14:textId="77777777" w:rsidR="00403CAE" w:rsidRDefault="00403CAE" w:rsidP="00184D40">
      <w:pPr>
        <w:spacing w:line="360" w:lineRule="auto"/>
        <w:jc w:val="both"/>
        <w:rPr>
          <w:rFonts w:eastAsia="Times New Roman"/>
        </w:rPr>
      </w:pPr>
    </w:p>
    <w:p w14:paraId="36313F86" w14:textId="77777777" w:rsidR="00403CAE" w:rsidRDefault="00403CAE" w:rsidP="00184D40">
      <w:pPr>
        <w:spacing w:line="360" w:lineRule="auto"/>
        <w:jc w:val="both"/>
        <w:rPr>
          <w:rFonts w:eastAsia="Times New Roman"/>
        </w:rPr>
      </w:pPr>
    </w:p>
    <w:p w14:paraId="34C0DD8D" w14:textId="0F9DC554" w:rsidR="00C50652" w:rsidRDefault="00C50652" w:rsidP="00184D40">
      <w:pPr>
        <w:spacing w:line="360" w:lineRule="auto"/>
        <w:jc w:val="both"/>
        <w:rPr>
          <w:rFonts w:eastAsia="Times New Roman"/>
        </w:rPr>
      </w:pPr>
      <w:r w:rsidRPr="00BF6AD4">
        <w:rPr>
          <w:rFonts w:eastAsia="Times New Roman"/>
          <w:noProof/>
          <w:lang w:val="en-US" w:eastAsia="en-US"/>
        </w:rPr>
        <w:drawing>
          <wp:inline distT="0" distB="0" distL="0" distR="0" wp14:anchorId="171FFA83" wp14:editId="309603E8">
            <wp:extent cx="5703936" cy="2067339"/>
            <wp:effectExtent l="0" t="0" r="0" b="9525"/>
            <wp:docPr id="2" name="Imagen 1" descr="Macintosh HD:Users:macbook:Desktop:PROYECTOS 2017:Hackathon LIMA:Articulo 2017:pastedImag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acbook:Desktop:PROYECTOS 2017:Hackathon LIMA:Articulo 2017:pastedImag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042" b="51896"/>
                    <a:stretch/>
                  </pic:blipFill>
                  <pic:spPr bwMode="auto">
                    <a:xfrm>
                      <a:off x="0" y="0"/>
                      <a:ext cx="5730602" cy="2077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FA5C99" w14:textId="5A9AE8FC" w:rsidR="00E03854" w:rsidRDefault="00E03854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62AFFE2E" w14:textId="77777777" w:rsidR="000E5AC7" w:rsidRDefault="000E5AC7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</w:p>
    <w:p w14:paraId="0620AB62" w14:textId="77777777" w:rsidR="009E690E" w:rsidRDefault="009E690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</w:p>
    <w:p w14:paraId="2E5B88BF" w14:textId="77777777" w:rsidR="009E690E" w:rsidRDefault="009E690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</w:p>
    <w:p w14:paraId="0899DF6E" w14:textId="77777777" w:rsidR="009E690E" w:rsidRDefault="009E690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</w:p>
    <w:p w14:paraId="121D42D9" w14:textId="77777777" w:rsidR="009E690E" w:rsidRPr="002F5680" w:rsidRDefault="009E690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</w:p>
    <w:p w14:paraId="0EF1E2A3" w14:textId="694F980B" w:rsidR="00403CAE" w:rsidRPr="004F13C1" w:rsidRDefault="00403CAE" w:rsidP="004F13C1">
      <w:pPr>
        <w:spacing w:line="360" w:lineRule="auto"/>
        <w:jc w:val="both"/>
        <w:rPr>
          <w:rFonts w:eastAsia="Times New Roman"/>
        </w:rPr>
      </w:pPr>
      <w:r w:rsidRPr="008E7282">
        <w:rPr>
          <w:rFonts w:eastAsia="Times New Roman"/>
          <w:b/>
          <w:bCs/>
        </w:rPr>
        <w:lastRenderedPageBreak/>
        <w:t xml:space="preserve">Figura </w:t>
      </w:r>
      <w:r w:rsidR="004F13C1">
        <w:rPr>
          <w:rFonts w:eastAsia="Times New Roman"/>
          <w:b/>
          <w:bCs/>
        </w:rPr>
        <w:t>3</w:t>
      </w:r>
      <w:r w:rsidRPr="008E7282">
        <w:rPr>
          <w:rFonts w:eastAsia="Times New Roman"/>
          <w:b/>
          <w:bCs/>
        </w:rPr>
        <w:t>b.</w:t>
      </w:r>
      <w:r w:rsidRPr="004F13C1">
        <w:rPr>
          <w:rFonts w:eastAsia="Times New Roman"/>
        </w:rPr>
        <w:t xml:space="preserve"> Gráfica que representa el componente académico al que pertenecen los participantes (x). De acuerdo con el eje, y se muestra que hubo mayor participación de los estudiantes del componente de Cálculo para las ciencias biológicas y matemáticas.</w:t>
      </w:r>
    </w:p>
    <w:p w14:paraId="337C48C5" w14:textId="5AD473F9" w:rsidR="00C50652" w:rsidRDefault="00C50652" w:rsidP="00184D40">
      <w:pPr>
        <w:spacing w:line="360" w:lineRule="auto"/>
        <w:jc w:val="both"/>
        <w:rPr>
          <w:rFonts w:eastAsia="Times New Roman"/>
        </w:rPr>
      </w:pPr>
      <w:r w:rsidRPr="00BF6AD4">
        <w:rPr>
          <w:rFonts w:eastAsia="Times New Roman"/>
          <w:noProof/>
          <w:lang w:val="en-US" w:eastAsia="en-US"/>
        </w:rPr>
        <w:drawing>
          <wp:inline distT="0" distB="0" distL="0" distR="0" wp14:anchorId="30A54BBD" wp14:editId="3107C2A5">
            <wp:extent cx="5507806" cy="2051437"/>
            <wp:effectExtent l="0" t="0" r="0" b="6350"/>
            <wp:docPr id="4" name="Imagen 2" descr="Macintosh HD:Users:macbook:Desktop:PROYECTOS 2017:Hackathon LIMA:Articulo 2017:pastedImag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macbook:Desktop:PROYECTOS 2017:Hackathon LIMA:Articulo 2017:pastedImag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9858"/>
                    <a:stretch/>
                  </pic:blipFill>
                  <pic:spPr bwMode="auto">
                    <a:xfrm>
                      <a:off x="0" y="0"/>
                      <a:ext cx="5525677" cy="2058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007D24" w14:textId="03E8FFEA" w:rsidR="00C50652" w:rsidRPr="002F5680" w:rsidRDefault="00403CA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198B50EB" w14:textId="77777777" w:rsidR="002C2874" w:rsidRPr="003A1DB1" w:rsidRDefault="002C2874" w:rsidP="00184D40">
      <w:pPr>
        <w:spacing w:line="360" w:lineRule="auto"/>
        <w:jc w:val="both"/>
      </w:pPr>
    </w:p>
    <w:p w14:paraId="3ABD5BB1" w14:textId="2D88CC11" w:rsidR="003502AF" w:rsidRDefault="00044D9F" w:rsidP="00184D40">
      <w:pPr>
        <w:spacing w:line="360" w:lineRule="auto"/>
        <w:jc w:val="both"/>
        <w:rPr>
          <w:lang w:val="es-ES"/>
        </w:rPr>
      </w:pPr>
      <w:r w:rsidRPr="008A25B6">
        <w:t>En base a las temáticas antes mencionadas</w:t>
      </w:r>
      <w:r w:rsidR="0077223E">
        <w:t>,</w:t>
      </w:r>
      <w:r w:rsidRPr="008A25B6">
        <w:t xml:space="preserve"> </w:t>
      </w:r>
      <w:r w:rsidR="0014099B" w:rsidRPr="00755AE4">
        <w:t>se detalla</w:t>
      </w:r>
      <w:r w:rsidRPr="00385B26">
        <w:t xml:space="preserve">n los </w:t>
      </w:r>
      <w:r w:rsidR="00253820" w:rsidRPr="00C50652">
        <w:t>resultados</w:t>
      </w:r>
      <w:r w:rsidR="0014099B" w:rsidRPr="00C50652">
        <w:t xml:space="preserve"> de</w:t>
      </w:r>
      <w:r w:rsidR="008959BE" w:rsidRPr="00C50652">
        <w:t>ntro de</w:t>
      </w:r>
      <w:r w:rsidR="0014099B" w:rsidRPr="00C50652">
        <w:t xml:space="preserve"> cada una de las fases</w:t>
      </w:r>
      <w:r w:rsidR="004A1456" w:rsidRPr="00FC0351">
        <w:t xml:space="preserve"> del </w:t>
      </w:r>
      <w:r w:rsidR="004A1456" w:rsidRPr="00FC0351">
        <w:rPr>
          <w:i/>
        </w:rPr>
        <w:t>Desig</w:t>
      </w:r>
      <w:r w:rsidR="00911560" w:rsidRPr="00FC0351">
        <w:rPr>
          <w:i/>
        </w:rPr>
        <w:t>n</w:t>
      </w:r>
      <w:r w:rsidR="004A1456" w:rsidRPr="00FC0351">
        <w:rPr>
          <w:i/>
        </w:rPr>
        <w:t xml:space="preserve"> Thinking</w:t>
      </w:r>
      <w:r w:rsidR="00FC0351">
        <w:rPr>
          <w:i/>
        </w:rPr>
        <w:t xml:space="preserve">, </w:t>
      </w:r>
      <w:r w:rsidR="00FC0351" w:rsidRPr="00BF6AD4">
        <w:t xml:space="preserve">desarrollada </w:t>
      </w:r>
      <w:r w:rsidR="003502AF">
        <w:t>en los 7 grupos</w:t>
      </w:r>
      <w:r w:rsidR="009173A8">
        <w:t xml:space="preserve"> figuras </w:t>
      </w:r>
      <w:r w:rsidR="008E7282">
        <w:t>3</w:t>
      </w:r>
      <w:r w:rsidR="009173A8">
        <w:t xml:space="preserve"> a y b</w:t>
      </w:r>
      <w:r w:rsidR="009173A8">
        <w:rPr>
          <w:lang w:val="es-ES"/>
        </w:rPr>
        <w:t xml:space="preserve">. </w:t>
      </w:r>
    </w:p>
    <w:p w14:paraId="5733DB1A" w14:textId="77777777" w:rsidR="00527009" w:rsidRDefault="00527009" w:rsidP="00184D40">
      <w:pPr>
        <w:spacing w:line="360" w:lineRule="auto"/>
        <w:jc w:val="both"/>
        <w:rPr>
          <w:lang w:val="es-ES"/>
        </w:rPr>
      </w:pPr>
    </w:p>
    <w:p w14:paraId="0BE31091" w14:textId="560C3A25" w:rsidR="0014099B" w:rsidRPr="00FC0351" w:rsidRDefault="0014099B" w:rsidP="00184D40">
      <w:pPr>
        <w:spacing w:line="360" w:lineRule="auto"/>
        <w:jc w:val="both"/>
      </w:pPr>
      <w:r w:rsidRPr="00FC0351">
        <w:rPr>
          <w:lang w:val="es-ES"/>
        </w:rPr>
        <w:t xml:space="preserve">1. </w:t>
      </w:r>
      <w:r w:rsidR="00CE73C5" w:rsidRPr="00FC0351">
        <w:rPr>
          <w:bCs/>
          <w:i/>
          <w:lang w:val="es-ES"/>
        </w:rPr>
        <w:t>Descubrir</w:t>
      </w:r>
      <w:r w:rsidRPr="00FC0351">
        <w:rPr>
          <w:bCs/>
          <w:i/>
          <w:lang w:val="es-ES"/>
        </w:rPr>
        <w:t>,</w:t>
      </w:r>
      <w:r w:rsidR="00872CB7">
        <w:rPr>
          <w:bCs/>
          <w:i/>
          <w:lang w:val="es-ES"/>
        </w:rPr>
        <w:t xml:space="preserve"> </w:t>
      </w:r>
      <w:r w:rsidR="00872CB7" w:rsidRPr="00603307">
        <w:rPr>
          <w:bCs/>
          <w:lang w:val="es-ES"/>
        </w:rPr>
        <w:t>en</w:t>
      </w:r>
      <w:r w:rsidR="00872CB7">
        <w:rPr>
          <w:bCs/>
          <w:i/>
          <w:lang w:val="es-ES"/>
        </w:rPr>
        <w:t xml:space="preserve"> </w:t>
      </w:r>
      <w:r w:rsidR="00872CB7">
        <w:t>esta primera fase</w:t>
      </w:r>
      <w:r w:rsidRPr="00FC0351">
        <w:rPr>
          <w:bCs/>
          <w:i/>
          <w:lang w:val="es-ES"/>
        </w:rPr>
        <w:t xml:space="preserve"> </w:t>
      </w:r>
      <w:r w:rsidRPr="00FC0351">
        <w:rPr>
          <w:bCs/>
          <w:lang w:val="es-ES"/>
        </w:rPr>
        <w:t>s</w:t>
      </w:r>
      <w:r w:rsidRPr="00FC0351">
        <w:rPr>
          <w:lang w:val="es-ES"/>
        </w:rPr>
        <w:t xml:space="preserve">e motivó a los estudiantes </w:t>
      </w:r>
      <w:r w:rsidR="0077223E">
        <w:rPr>
          <w:lang w:val="es-ES"/>
        </w:rPr>
        <w:t>para que se aproximaran</w:t>
      </w:r>
      <w:r w:rsidR="00856ECC">
        <w:rPr>
          <w:lang w:val="es-ES"/>
        </w:rPr>
        <w:t xml:space="preserve"> a o</w:t>
      </w:r>
      <w:r w:rsidR="00DB29FA">
        <w:rPr>
          <w:lang w:val="es-ES"/>
        </w:rPr>
        <w:t>tras personas</w:t>
      </w:r>
      <w:r w:rsidR="00727C79">
        <w:rPr>
          <w:lang w:val="es-ES"/>
        </w:rPr>
        <w:t>,</w:t>
      </w:r>
      <w:r w:rsidR="00DB29FA">
        <w:rPr>
          <w:lang w:val="es-ES"/>
        </w:rPr>
        <w:t xml:space="preserve"> para</w:t>
      </w:r>
      <w:r w:rsidRPr="00FC0351">
        <w:rPr>
          <w:lang w:val="es-ES"/>
        </w:rPr>
        <w:t xml:space="preserve"> identificar la aplicación real de sus propuestas a través de la comprensión de s</w:t>
      </w:r>
      <w:r w:rsidR="00DB29FA">
        <w:rPr>
          <w:lang w:val="es-ES"/>
        </w:rPr>
        <w:t>us</w:t>
      </w:r>
      <w:r w:rsidRPr="00FC0351">
        <w:rPr>
          <w:lang w:val="es-ES"/>
        </w:rPr>
        <w:t xml:space="preserve"> necesidades</w:t>
      </w:r>
      <w:r w:rsidR="00DB29FA">
        <w:rPr>
          <w:lang w:val="es-ES"/>
        </w:rPr>
        <w:t xml:space="preserve"> </w:t>
      </w:r>
      <w:r w:rsidR="00DB29FA">
        <w:t>y preferencias</w:t>
      </w:r>
      <w:r w:rsidRPr="00FC0351">
        <w:rPr>
          <w:lang w:val="es-ES"/>
        </w:rPr>
        <w:t>, siendo capaces de</w:t>
      </w:r>
      <w:r w:rsidR="00DB29FA">
        <w:rPr>
          <w:lang w:val="es-ES"/>
        </w:rPr>
        <w:t xml:space="preserve"> recabar información para</w:t>
      </w:r>
      <w:r w:rsidRPr="00FC0351">
        <w:rPr>
          <w:lang w:val="es-ES"/>
        </w:rPr>
        <w:t xml:space="preserve"> generar soluciones consecuentes con la realidad de las problemáticas </w:t>
      </w:r>
      <w:r w:rsidR="00856ECC">
        <w:rPr>
          <w:lang w:val="es-ES"/>
        </w:rPr>
        <w:t>encontradas</w:t>
      </w:r>
      <w:r w:rsidRPr="00FC0351">
        <w:rPr>
          <w:lang w:val="es-ES"/>
        </w:rPr>
        <w:t>.</w:t>
      </w:r>
      <w:r w:rsidRPr="00FC0351">
        <w:t xml:space="preserve"> </w:t>
      </w:r>
    </w:p>
    <w:p w14:paraId="5124AB13" w14:textId="77777777" w:rsidR="00C92F95" w:rsidRPr="00996342" w:rsidRDefault="00C92F95" w:rsidP="00184D40">
      <w:pPr>
        <w:spacing w:line="360" w:lineRule="auto"/>
        <w:jc w:val="both"/>
      </w:pPr>
    </w:p>
    <w:p w14:paraId="021FFAEF" w14:textId="6A9A81A0" w:rsidR="00A34EEC" w:rsidRDefault="001746A8" w:rsidP="00184D40">
      <w:pPr>
        <w:spacing w:line="360" w:lineRule="auto"/>
        <w:jc w:val="both"/>
      </w:pPr>
      <w:r>
        <w:t xml:space="preserve">Enfatizar o comprender al otro es una fase fundamental de </w:t>
      </w:r>
      <w:r w:rsidR="00842152">
        <w:t xml:space="preserve">este </w:t>
      </w:r>
      <w:r>
        <w:t>proceso</w:t>
      </w:r>
      <w:r w:rsidR="00727C79">
        <w:t>,</w:t>
      </w:r>
      <w:r>
        <w:t xml:space="preserve"> </w:t>
      </w:r>
      <w:r w:rsidR="00A34EEC">
        <w:t xml:space="preserve">ya que </w:t>
      </w:r>
      <w:r w:rsidR="00842152">
        <w:t>se centra</w:t>
      </w:r>
      <w:r w:rsidR="00A34EEC">
        <w:t xml:space="preserve"> fundamentalmente en personas y grupos concretos.</w:t>
      </w:r>
      <w:r w:rsidR="00D7348F">
        <w:t xml:space="preserve"> </w:t>
      </w:r>
      <w:r w:rsidR="00842152" w:rsidRPr="00996342">
        <w:t>Como indica Esteban Romero</w:t>
      </w:r>
      <w:r w:rsidR="00842152" w:rsidRPr="00230379">
        <w:t xml:space="preserve"> </w:t>
      </w:r>
      <w:r w:rsidR="00750C56">
        <w:t xml:space="preserve">(Comunicación personal 14 mayo 2013) </w:t>
      </w:r>
      <w:r w:rsidR="00842152">
        <w:t>esta fase hace referencia a la empatía con aquella persona o colectivo para el que realizas tu labor de diseño a una solución.</w:t>
      </w:r>
    </w:p>
    <w:p w14:paraId="14B70EBE" w14:textId="4DBD554E" w:rsidR="000E5AC7" w:rsidRDefault="000E5AC7">
      <w:r>
        <w:br w:type="page"/>
      </w:r>
    </w:p>
    <w:p w14:paraId="737E79B5" w14:textId="77777777" w:rsidR="000E5AC7" w:rsidRDefault="000E5AC7" w:rsidP="00184D40">
      <w:pPr>
        <w:spacing w:line="360" w:lineRule="auto"/>
        <w:jc w:val="both"/>
      </w:pPr>
    </w:p>
    <w:p w14:paraId="7C5F8994" w14:textId="74097B7E" w:rsidR="004F13C1" w:rsidRPr="004F13C1" w:rsidRDefault="004F13C1" w:rsidP="004F13C1">
      <w:pPr>
        <w:spacing w:line="360" w:lineRule="auto"/>
        <w:jc w:val="both"/>
      </w:pPr>
      <w:r w:rsidRPr="004F13C1">
        <w:rPr>
          <w:b/>
        </w:rPr>
        <w:t xml:space="preserve">Figura </w:t>
      </w:r>
      <w:r>
        <w:rPr>
          <w:b/>
        </w:rPr>
        <w:t>4</w:t>
      </w:r>
      <w:r w:rsidRPr="004F13C1">
        <w:rPr>
          <w:b/>
        </w:rPr>
        <w:t>.</w:t>
      </w:r>
      <w:r w:rsidRPr="004F13C1">
        <w:t xml:space="preserve"> Collage fotográfico del evento </w:t>
      </w:r>
      <w:r w:rsidRPr="004F13C1">
        <w:rPr>
          <w:i/>
        </w:rPr>
        <w:t>Hackathon</w:t>
      </w:r>
      <w:r w:rsidRPr="004F13C1">
        <w:t xml:space="preserve"> UTPL.</w:t>
      </w:r>
    </w:p>
    <w:p w14:paraId="338C5721" w14:textId="77777777" w:rsidR="00C907FF" w:rsidRPr="005B7FAD" w:rsidRDefault="00C907FF" w:rsidP="00184D40">
      <w:pPr>
        <w:spacing w:line="360" w:lineRule="auto"/>
        <w:jc w:val="both"/>
      </w:pPr>
    </w:p>
    <w:p w14:paraId="3F08366F" w14:textId="1F699481" w:rsidR="00764A4F" w:rsidRPr="003A1DB1" w:rsidRDefault="00C907FF" w:rsidP="00184D40">
      <w:pPr>
        <w:spacing w:line="360" w:lineRule="auto"/>
        <w:ind w:left="2124"/>
        <w:jc w:val="both"/>
      </w:pPr>
      <w:r w:rsidRPr="003A1DB1">
        <w:rPr>
          <w:noProof/>
          <w:lang w:val="en-US" w:eastAsia="en-US"/>
        </w:rPr>
        <w:drawing>
          <wp:inline distT="0" distB="0" distL="0" distR="0" wp14:anchorId="4C96EF85" wp14:editId="556F8D4B">
            <wp:extent cx="3645367" cy="4206028"/>
            <wp:effectExtent l="25400" t="25400" r="38100" b="3619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648142" cy="42092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6CCC55E" w14:textId="0B129598" w:rsidR="00403CAE" w:rsidRPr="002F5680" w:rsidRDefault="00403CA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0A2EB8F3" w14:textId="77777777" w:rsidR="00403CAE" w:rsidRDefault="00403CAE" w:rsidP="00184D40">
      <w:pPr>
        <w:spacing w:line="360" w:lineRule="auto"/>
        <w:ind w:firstLine="360"/>
        <w:jc w:val="center"/>
      </w:pPr>
    </w:p>
    <w:p w14:paraId="3D79FD52" w14:textId="77777777" w:rsidR="00403CAE" w:rsidRPr="00BF6AD4" w:rsidRDefault="00403CAE" w:rsidP="00184D40">
      <w:pPr>
        <w:spacing w:line="360" w:lineRule="auto"/>
        <w:ind w:firstLine="360"/>
        <w:jc w:val="center"/>
      </w:pPr>
    </w:p>
    <w:p w14:paraId="326D0228" w14:textId="2AD39061" w:rsidR="00C60A90" w:rsidRPr="00BF6AD4" w:rsidRDefault="00440BBD" w:rsidP="00184D40">
      <w:pPr>
        <w:spacing w:line="360" w:lineRule="auto"/>
        <w:jc w:val="both"/>
      </w:pPr>
      <w:r w:rsidRPr="00BF6AD4">
        <w:rPr>
          <w:bCs/>
          <w:lang w:val="es-ES"/>
        </w:rPr>
        <w:t xml:space="preserve">2. </w:t>
      </w:r>
      <w:r w:rsidRPr="00BF6AD4">
        <w:rPr>
          <w:bCs/>
          <w:i/>
          <w:iCs/>
          <w:lang w:val="es-ES"/>
        </w:rPr>
        <w:t>Interpretar</w:t>
      </w:r>
      <w:r w:rsidR="00E86664">
        <w:rPr>
          <w:bCs/>
          <w:lang w:val="es-ES"/>
        </w:rPr>
        <w:t>, d</w:t>
      </w:r>
      <w:r w:rsidR="008005DD" w:rsidRPr="00BF6AD4">
        <w:rPr>
          <w:bCs/>
          <w:lang w:val="es-ES"/>
        </w:rPr>
        <w:t xml:space="preserve">urante esta etapa </w:t>
      </w:r>
      <w:r w:rsidR="003C484F" w:rsidRPr="00BF6AD4">
        <w:rPr>
          <w:bCs/>
          <w:lang w:val="es-ES"/>
        </w:rPr>
        <w:t xml:space="preserve">se organizaron las ideas de la problemática identificada en cada equipo multidisciplinario </w:t>
      </w:r>
      <w:r w:rsidR="00466D03" w:rsidRPr="00BF6AD4">
        <w:rPr>
          <w:bCs/>
          <w:lang w:val="es-ES"/>
        </w:rPr>
        <w:t xml:space="preserve">y se enfatizó en la justificación del porqué </w:t>
      </w:r>
      <w:r w:rsidR="00E86664">
        <w:rPr>
          <w:bCs/>
          <w:lang w:val="es-ES"/>
        </w:rPr>
        <w:t>mediante</w:t>
      </w:r>
      <w:r w:rsidR="00466D03" w:rsidRPr="00BF6AD4">
        <w:rPr>
          <w:bCs/>
          <w:lang w:val="es-ES"/>
        </w:rPr>
        <w:t xml:space="preserve"> la </w:t>
      </w:r>
      <w:r w:rsidR="00466D03" w:rsidRPr="00BF6AD4">
        <w:rPr>
          <w:lang w:val="es-ES"/>
        </w:rPr>
        <w:t>“</w:t>
      </w:r>
      <w:r w:rsidR="00466D03" w:rsidRPr="00BF6AD4">
        <w:rPr>
          <w:i/>
          <w:lang w:val="es-ES"/>
        </w:rPr>
        <w:t>búsqueda de la solución”</w:t>
      </w:r>
      <w:r w:rsidR="00466D03" w:rsidRPr="00BF6AD4">
        <w:rPr>
          <w:lang w:val="es-ES"/>
        </w:rPr>
        <w:t>.</w:t>
      </w:r>
      <w:r w:rsidR="00466D03" w:rsidRPr="00BF6AD4">
        <w:t xml:space="preserve"> </w:t>
      </w:r>
      <w:r w:rsidR="000B15D5" w:rsidRPr="00C50652">
        <w:t>Se</w:t>
      </w:r>
      <w:r w:rsidR="00652495" w:rsidRPr="00C50652">
        <w:t xml:space="preserve"> </w:t>
      </w:r>
      <w:r w:rsidR="00037EB1" w:rsidRPr="00962DBB">
        <w:t>seleccionaron</w:t>
      </w:r>
      <w:r w:rsidR="00652495" w:rsidRPr="005F7790">
        <w:t xml:space="preserve"> </w:t>
      </w:r>
      <w:r w:rsidR="00364C2D" w:rsidRPr="005B7FAD">
        <w:t xml:space="preserve">7 grupos </w:t>
      </w:r>
      <w:r w:rsidR="00764A4F" w:rsidRPr="0014041F">
        <w:t>que</w:t>
      </w:r>
      <w:r w:rsidR="00003655" w:rsidRPr="00FC0351">
        <w:t xml:space="preserve"> demostraron </w:t>
      </w:r>
      <w:r w:rsidR="00207574" w:rsidRPr="00FC0351">
        <w:t xml:space="preserve">trabajo organizado y continuo en </w:t>
      </w:r>
      <w:r w:rsidR="00003655" w:rsidRPr="00996342">
        <w:t xml:space="preserve">cada </w:t>
      </w:r>
      <w:r w:rsidR="00764A4F" w:rsidRPr="00996342">
        <w:t xml:space="preserve">una de las etapas </w:t>
      </w:r>
      <w:r w:rsidR="00EE1DCA" w:rsidRPr="00230379">
        <w:t xml:space="preserve">previas </w:t>
      </w:r>
      <w:r w:rsidR="00764A4F" w:rsidRPr="009173A8">
        <w:t xml:space="preserve">del evento </w:t>
      </w:r>
      <w:r w:rsidR="00C51B6C" w:rsidRPr="009173A8">
        <w:rPr>
          <w:i/>
        </w:rPr>
        <w:t>H</w:t>
      </w:r>
      <w:r w:rsidR="00764A4F" w:rsidRPr="009173A8">
        <w:rPr>
          <w:i/>
        </w:rPr>
        <w:t>ackathon</w:t>
      </w:r>
      <w:r w:rsidR="00003655" w:rsidRPr="00862F9E">
        <w:t>. S</w:t>
      </w:r>
      <w:r w:rsidR="00764A4F" w:rsidRPr="00BF6AD4">
        <w:t xml:space="preserve">e </w:t>
      </w:r>
      <w:r w:rsidR="00EE1DCA" w:rsidRPr="00BF6AD4">
        <w:t>evidenció</w:t>
      </w:r>
      <w:r w:rsidR="00764A4F" w:rsidRPr="00BF6AD4">
        <w:t xml:space="preserve"> trabajo</w:t>
      </w:r>
      <w:r w:rsidR="003456F1" w:rsidRPr="00BF6AD4">
        <w:t xml:space="preserve"> </w:t>
      </w:r>
      <w:r w:rsidR="001F636B" w:rsidRPr="00BF6AD4">
        <w:t>e</w:t>
      </w:r>
      <w:r w:rsidR="002B15C3">
        <w:t>n</w:t>
      </w:r>
      <w:r w:rsidR="00AC2B67">
        <w:t xml:space="preserve"> </w:t>
      </w:r>
      <w:r w:rsidR="001F636B" w:rsidRPr="00862F9E">
        <w:t xml:space="preserve">equipo </w:t>
      </w:r>
      <w:r w:rsidR="003456F1" w:rsidRPr="00BF6AD4">
        <w:t>multidisciplinario</w:t>
      </w:r>
      <w:r w:rsidR="00DC5509">
        <w:t xml:space="preserve"> (figura </w:t>
      </w:r>
      <w:r w:rsidR="008E7282">
        <w:t>4</w:t>
      </w:r>
      <w:r w:rsidR="00DC5509">
        <w:t>)</w:t>
      </w:r>
      <w:r w:rsidR="003456F1" w:rsidRPr="00BF6AD4">
        <w:t>,</w:t>
      </w:r>
      <w:r w:rsidR="00AA71E1" w:rsidRPr="00BF6AD4">
        <w:t xml:space="preserve"> </w:t>
      </w:r>
      <w:r w:rsidR="006327F3" w:rsidRPr="00BF6AD4">
        <w:t xml:space="preserve">así </w:t>
      </w:r>
      <w:r w:rsidR="00AA71E1" w:rsidRPr="00BF6AD4">
        <w:t xml:space="preserve">como </w:t>
      </w:r>
      <w:r w:rsidR="00EE1DCA" w:rsidRPr="00BF6AD4">
        <w:t>la aplicación d</w:t>
      </w:r>
      <w:r w:rsidR="006327F3" w:rsidRPr="00BF6AD4">
        <w:t xml:space="preserve">el </w:t>
      </w:r>
      <w:r w:rsidR="00764A4F" w:rsidRPr="00BF6AD4">
        <w:t xml:space="preserve">aprendizaje </w:t>
      </w:r>
      <w:r w:rsidR="006327F3" w:rsidRPr="00BF6AD4">
        <w:t>basado en proyectos y problemas (ABP)</w:t>
      </w:r>
      <w:r w:rsidR="00764A4F" w:rsidRPr="00BF6AD4">
        <w:t xml:space="preserve">. </w:t>
      </w:r>
    </w:p>
    <w:p w14:paraId="22B8962C" w14:textId="77777777" w:rsidR="0014099B" w:rsidRPr="00BF6AD4" w:rsidRDefault="0014099B" w:rsidP="00184D40">
      <w:pPr>
        <w:spacing w:line="360" w:lineRule="auto"/>
        <w:jc w:val="both"/>
      </w:pPr>
    </w:p>
    <w:p w14:paraId="443FF72E" w14:textId="7AE7A85D" w:rsidR="00764A4F" w:rsidRDefault="008F543B" w:rsidP="00184D40">
      <w:pPr>
        <w:spacing w:line="360" w:lineRule="auto"/>
        <w:jc w:val="both"/>
      </w:pPr>
      <w:r w:rsidRPr="00BF6AD4">
        <w:lastRenderedPageBreak/>
        <w:t xml:space="preserve">3. </w:t>
      </w:r>
      <w:r w:rsidRPr="00BF6AD4">
        <w:rPr>
          <w:bCs/>
          <w:i/>
          <w:lang w:val="es-ES"/>
        </w:rPr>
        <w:t>Idear,</w:t>
      </w:r>
      <w:r w:rsidRPr="00BF6AD4">
        <w:rPr>
          <w:lang w:val="es-ES"/>
        </w:rPr>
        <w:t xml:space="preserve"> </w:t>
      </w:r>
      <w:r w:rsidR="0065624B" w:rsidRPr="00BF6AD4">
        <w:rPr>
          <w:lang w:val="es-ES"/>
        </w:rPr>
        <w:t>en esta etapa considerada</w:t>
      </w:r>
      <w:r w:rsidR="00336B93" w:rsidRPr="00BF6AD4">
        <w:rPr>
          <w:lang w:val="es-ES"/>
        </w:rPr>
        <w:t xml:space="preserve"> como</w:t>
      </w:r>
      <w:r w:rsidR="00AC4F32" w:rsidRPr="00BF6AD4">
        <w:rPr>
          <w:lang w:val="es-ES"/>
        </w:rPr>
        <w:t xml:space="preserve"> </w:t>
      </w:r>
      <w:r w:rsidR="0065624B" w:rsidRPr="00BF6AD4">
        <w:rPr>
          <w:lang w:val="es-ES"/>
        </w:rPr>
        <w:t>“</w:t>
      </w:r>
      <w:r w:rsidRPr="00BF6AD4">
        <w:rPr>
          <w:i/>
        </w:rPr>
        <w:t>tiempo de desarroll</w:t>
      </w:r>
      <w:r w:rsidR="00662B98" w:rsidRPr="003A1DB1">
        <w:rPr>
          <w:i/>
        </w:rPr>
        <w:t>o</w:t>
      </w:r>
      <w:r w:rsidR="0065624B" w:rsidRPr="00BF6AD4">
        <w:rPr>
          <w:i/>
        </w:rPr>
        <w:t>”</w:t>
      </w:r>
      <w:r w:rsidR="00AC4F32" w:rsidRPr="003A1DB1">
        <w:t>,</w:t>
      </w:r>
      <w:r w:rsidR="00253820" w:rsidRPr="008A25B6">
        <w:t xml:space="preserve"> </w:t>
      </w:r>
      <w:r w:rsidR="00AC4F32" w:rsidRPr="00755AE4">
        <w:t>l</w:t>
      </w:r>
      <w:r w:rsidR="00C60A90" w:rsidRPr="00755AE4">
        <w:t xml:space="preserve">a aplicación de la metodología </w:t>
      </w:r>
      <w:r w:rsidR="00C60A90" w:rsidRPr="00755AE4">
        <w:rPr>
          <w:i/>
        </w:rPr>
        <w:t>Design Thinking</w:t>
      </w:r>
      <w:r w:rsidR="00C60A90" w:rsidRPr="00755AE4">
        <w:t xml:space="preserve"> </w:t>
      </w:r>
      <w:r w:rsidR="00662B98" w:rsidRPr="00755AE4">
        <w:t xml:space="preserve">permitió </w:t>
      </w:r>
      <w:r w:rsidR="0001431D">
        <w:t xml:space="preserve">alcanzar </w:t>
      </w:r>
      <w:r w:rsidR="00C60A90" w:rsidRPr="00C50652">
        <w:t>diferentes propuestas de solución</w:t>
      </w:r>
      <w:r w:rsidR="0003543A" w:rsidRPr="00C50652">
        <w:t xml:space="preserve"> para cada una de las temáticas seleccionadas en </w:t>
      </w:r>
      <w:r w:rsidR="00AC2B67">
        <w:t>c</w:t>
      </w:r>
      <w:r w:rsidR="0003543A" w:rsidRPr="00996342">
        <w:t>a</w:t>
      </w:r>
      <w:r w:rsidR="00AC2B67">
        <w:t>da</w:t>
      </w:r>
      <w:r w:rsidR="0003543A" w:rsidRPr="00996342">
        <w:t xml:space="preserve"> fase </w:t>
      </w:r>
      <w:r w:rsidR="008F706A" w:rsidRPr="00996342">
        <w:t xml:space="preserve">(Tabla </w:t>
      </w:r>
      <w:r w:rsidR="007F4AA6">
        <w:t>4</w:t>
      </w:r>
      <w:r w:rsidR="008F706A" w:rsidRPr="00996342">
        <w:t>)</w:t>
      </w:r>
      <w:r w:rsidR="0003543A" w:rsidRPr="00996342">
        <w:t xml:space="preserve">. </w:t>
      </w:r>
    </w:p>
    <w:p w14:paraId="30320005" w14:textId="7AAE6C91" w:rsidR="000B15D5" w:rsidRPr="00996342" w:rsidRDefault="000B15D5" w:rsidP="00184D40">
      <w:pPr>
        <w:spacing w:line="360" w:lineRule="auto"/>
        <w:jc w:val="both"/>
      </w:pPr>
    </w:p>
    <w:p w14:paraId="64FA8862" w14:textId="51EF541E" w:rsidR="00764A4F" w:rsidRPr="00134BE4" w:rsidRDefault="009D386F" w:rsidP="00184D40">
      <w:pPr>
        <w:spacing w:line="360" w:lineRule="auto"/>
        <w:jc w:val="both"/>
      </w:pPr>
      <w:r w:rsidRPr="007A710B">
        <w:rPr>
          <w:b/>
        </w:rPr>
        <w:t>Tabla 4</w:t>
      </w:r>
      <w:r w:rsidR="00764A4F" w:rsidRPr="007A710B">
        <w:rPr>
          <w:b/>
        </w:rPr>
        <w:t>.</w:t>
      </w:r>
      <w:r w:rsidR="00B56EF1" w:rsidRPr="00F95C68">
        <w:t xml:space="preserve"> Propuestas </w:t>
      </w:r>
      <w:r w:rsidR="00AC2B67">
        <w:t xml:space="preserve">elaboradas </w:t>
      </w:r>
      <w:r w:rsidR="00B56EF1" w:rsidRPr="00F95C68">
        <w:t xml:space="preserve">para </w:t>
      </w:r>
      <w:r w:rsidR="00A86D6D" w:rsidRPr="00F95C68">
        <w:t>cada una de las temáticas</w:t>
      </w:r>
      <w:r w:rsidR="00AC2B67">
        <w:t xml:space="preserve"> identificadas</w:t>
      </w:r>
      <w:r w:rsidR="00A86D6D" w:rsidRPr="00134BE4">
        <w:t>.</w:t>
      </w:r>
    </w:p>
    <w:p w14:paraId="7A4F0E49" w14:textId="77777777" w:rsidR="00764A4F" w:rsidRPr="00862F9E" w:rsidRDefault="00764A4F" w:rsidP="00184D40">
      <w:pPr>
        <w:spacing w:line="360" w:lineRule="auto"/>
        <w:jc w:val="both"/>
      </w:pPr>
    </w:p>
    <w:tbl>
      <w:tblPr>
        <w:tblStyle w:val="Tablanormal21"/>
        <w:tblW w:w="0" w:type="auto"/>
        <w:tblLook w:val="04A0" w:firstRow="1" w:lastRow="0" w:firstColumn="1" w:lastColumn="0" w:noHBand="0" w:noVBand="1"/>
      </w:tblPr>
      <w:tblGrid>
        <w:gridCol w:w="1484"/>
        <w:gridCol w:w="3156"/>
        <w:gridCol w:w="3492"/>
        <w:gridCol w:w="1492"/>
      </w:tblGrid>
      <w:tr w:rsidR="00674A68" w:rsidRPr="00996299" w14:paraId="22B631E8" w14:textId="77777777" w:rsidTr="00BF6A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E3FBEF" w14:textId="2352AC7D" w:rsidR="00674A68" w:rsidRPr="00BF6AD4" w:rsidRDefault="00674A68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644CB93" w14:textId="77777777" w:rsidR="00674A68" w:rsidRPr="00BF6AD4" w:rsidRDefault="00674A68" w:rsidP="00184D4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862F9E">
              <w:rPr>
                <w:sz w:val="20"/>
                <w:szCs w:val="20"/>
              </w:rPr>
              <w:t xml:space="preserve"> Temática</w:t>
            </w:r>
          </w:p>
        </w:tc>
        <w:tc>
          <w:tcPr>
            <w:tcW w:w="0" w:type="auto"/>
          </w:tcPr>
          <w:p w14:paraId="64C515FA" w14:textId="24BE8E02" w:rsidR="00674A68" w:rsidRPr="00BF6AD4" w:rsidRDefault="00674A68" w:rsidP="00184D4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F6AD4">
              <w:rPr>
                <w:sz w:val="20"/>
                <w:szCs w:val="20"/>
              </w:rPr>
              <w:t>Posible solución</w:t>
            </w:r>
          </w:p>
        </w:tc>
        <w:tc>
          <w:tcPr>
            <w:tcW w:w="0" w:type="auto"/>
          </w:tcPr>
          <w:p w14:paraId="78BDE444" w14:textId="4790DC83" w:rsidR="00674A68" w:rsidRPr="00BF6AD4" w:rsidRDefault="00674A68" w:rsidP="00184D4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2F9E">
              <w:rPr>
                <w:sz w:val="20"/>
                <w:szCs w:val="20"/>
              </w:rPr>
              <w:t>Producto</w:t>
            </w:r>
          </w:p>
        </w:tc>
      </w:tr>
      <w:tr w:rsidR="00674A68" w:rsidRPr="00996299" w14:paraId="337B4CCF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A565CD" w14:textId="30ACD26C" w:rsidR="00674A68" w:rsidRPr="008A25B6" w:rsidRDefault="00674A68" w:rsidP="00184D40">
            <w:pPr>
              <w:spacing w:line="360" w:lineRule="auto"/>
              <w:jc w:val="both"/>
              <w:rPr>
                <w:sz w:val="20"/>
                <w:szCs w:val="20"/>
                <w:lang w:val="es-ES"/>
              </w:rPr>
            </w:pPr>
            <w:r w:rsidRPr="003A1DB1">
              <w:rPr>
                <w:sz w:val="20"/>
                <w:szCs w:val="20"/>
                <w:lang w:val="es-ES"/>
              </w:rPr>
              <w:t>Ambiental</w:t>
            </w:r>
          </w:p>
        </w:tc>
        <w:tc>
          <w:tcPr>
            <w:tcW w:w="0" w:type="auto"/>
          </w:tcPr>
          <w:p w14:paraId="5E3F3F1D" w14:textId="35AF6D9E" w:rsidR="00674A68" w:rsidRPr="00862F9E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biog</w:t>
            </w:r>
            <w:r w:rsidR="00727C79">
              <w:rPr>
                <w:sz w:val="20"/>
                <w:szCs w:val="20"/>
                <w:lang w:val="es-ES"/>
              </w:rPr>
              <w:t>á</w:t>
            </w:r>
            <w:r w:rsidRPr="00385B26">
              <w:rPr>
                <w:sz w:val="20"/>
                <w:szCs w:val="20"/>
                <w:lang w:val="es-ES"/>
              </w:rPr>
              <w:t>s</w:t>
            </w:r>
            <w:r w:rsidRPr="00996342">
              <w:rPr>
                <w:sz w:val="20"/>
                <w:szCs w:val="20"/>
                <w:lang w:val="es-ES"/>
              </w:rPr>
              <w:t xml:space="preserve"> utilizando residuos orgánicos</w:t>
            </w:r>
          </w:p>
        </w:tc>
        <w:tc>
          <w:tcPr>
            <w:tcW w:w="0" w:type="auto"/>
          </w:tcPr>
          <w:p w14:paraId="4226688E" w14:textId="5F10C78C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 xml:space="preserve"> Máquina portátil de b</w:t>
            </w:r>
            <w:r w:rsidR="00727C79">
              <w:rPr>
                <w:sz w:val="20"/>
                <w:szCs w:val="20"/>
                <w:lang w:val="es-ES"/>
              </w:rPr>
              <w:t>i</w:t>
            </w:r>
            <w:r w:rsidRPr="00BF6AD4">
              <w:rPr>
                <w:sz w:val="20"/>
                <w:szCs w:val="20"/>
                <w:lang w:val="es-ES"/>
              </w:rPr>
              <w:t>og</w:t>
            </w:r>
            <w:r w:rsidR="00727C79">
              <w:rPr>
                <w:sz w:val="20"/>
                <w:szCs w:val="20"/>
                <w:lang w:val="es-ES"/>
              </w:rPr>
              <w:t>á</w:t>
            </w:r>
            <w:r w:rsidRPr="00BF6AD4">
              <w:rPr>
                <w:sz w:val="20"/>
                <w:szCs w:val="20"/>
                <w:lang w:val="es-ES"/>
              </w:rPr>
              <w:t xml:space="preserve">s no contaminante y de bajo costo.  </w:t>
            </w:r>
          </w:p>
        </w:tc>
        <w:tc>
          <w:tcPr>
            <w:tcW w:w="0" w:type="auto"/>
          </w:tcPr>
          <w:p w14:paraId="7F197F29" w14:textId="4B49C397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METAGAS</w:t>
            </w:r>
          </w:p>
        </w:tc>
      </w:tr>
      <w:tr w:rsidR="00674A68" w:rsidRPr="00996299" w14:paraId="12B79269" w14:textId="77777777" w:rsidTr="00BF6AD4">
        <w:trPr>
          <w:trHeight w:val="1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C3E80CF" w14:textId="126E8653" w:rsidR="00674A68" w:rsidRPr="008A25B6" w:rsidRDefault="00AC2B67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s-ES"/>
              </w:rPr>
              <w:t>Farmacológica</w:t>
            </w:r>
          </w:p>
        </w:tc>
        <w:tc>
          <w:tcPr>
            <w:tcW w:w="0" w:type="auto"/>
          </w:tcPr>
          <w:p w14:paraId="24E05659" w14:textId="0BC3C84B" w:rsidR="00674A68" w:rsidRPr="00996342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de fármaco para el cáncer.</w:t>
            </w:r>
          </w:p>
        </w:tc>
        <w:tc>
          <w:tcPr>
            <w:tcW w:w="0" w:type="auto"/>
          </w:tcPr>
          <w:p w14:paraId="67846CDC" w14:textId="21C43AC0" w:rsidR="00674A68" w:rsidRPr="00BF6AD4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862F9E">
              <w:rPr>
                <w:sz w:val="20"/>
                <w:szCs w:val="20"/>
                <w:lang w:val="es-ES"/>
              </w:rPr>
              <w:t>Investigación científica del medicamento Ivomec</w:t>
            </w:r>
            <w:r w:rsidRPr="00BF6AD4">
              <w:rPr>
                <w:sz w:val="20"/>
                <w:szCs w:val="20"/>
                <w:lang w:val="es-ES"/>
              </w:rPr>
              <w:t xml:space="preserve"> y su composición química para el diseño de nuevos fármacos contra el cáncer. </w:t>
            </w:r>
          </w:p>
        </w:tc>
        <w:tc>
          <w:tcPr>
            <w:tcW w:w="0" w:type="auto"/>
          </w:tcPr>
          <w:p w14:paraId="28224F35" w14:textId="425E7E11" w:rsidR="00674A68" w:rsidRPr="00BF6AD4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AVERMITOL</w:t>
            </w:r>
          </w:p>
        </w:tc>
      </w:tr>
      <w:tr w:rsidR="00674A68" w:rsidRPr="00996299" w14:paraId="25BF5E4F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788F47" w14:textId="1D10D36E" w:rsidR="00674A68" w:rsidRPr="008A25B6" w:rsidRDefault="00674A68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Educación</w:t>
            </w:r>
          </w:p>
        </w:tc>
        <w:tc>
          <w:tcPr>
            <w:tcW w:w="0" w:type="auto"/>
          </w:tcPr>
          <w:p w14:paraId="571D550F" w14:textId="77777777" w:rsidR="00674A68" w:rsidRPr="00996342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un dispositivo de ayuda para la educación de personas con discapacidades auditivas.</w:t>
            </w:r>
          </w:p>
        </w:tc>
        <w:tc>
          <w:tcPr>
            <w:tcW w:w="0" w:type="auto"/>
          </w:tcPr>
          <w:p w14:paraId="66DFFFA1" w14:textId="2DDD4ECE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862F9E">
              <w:rPr>
                <w:sz w:val="20"/>
                <w:szCs w:val="20"/>
                <w:lang w:val="es-ES"/>
              </w:rPr>
              <w:t xml:space="preserve"> Dispositivo de transmisión sensorial a través de código morse para comunicación de personas con discapacidad auditiva. </w:t>
            </w:r>
          </w:p>
        </w:tc>
        <w:tc>
          <w:tcPr>
            <w:tcW w:w="0" w:type="auto"/>
          </w:tcPr>
          <w:p w14:paraId="4BF57F14" w14:textId="5193334A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HEAR SOLUTION</w:t>
            </w:r>
          </w:p>
        </w:tc>
      </w:tr>
      <w:tr w:rsidR="00674A68" w:rsidRPr="00996299" w14:paraId="7193D4FD" w14:textId="77777777" w:rsidTr="00BF6AD4">
        <w:trPr>
          <w:trHeight w:val="1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91B426" w14:textId="2460F214" w:rsidR="00674A68" w:rsidRPr="008A25B6" w:rsidRDefault="00674A68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Tecnológica</w:t>
            </w:r>
          </w:p>
        </w:tc>
        <w:tc>
          <w:tcPr>
            <w:tcW w:w="0" w:type="auto"/>
          </w:tcPr>
          <w:p w14:paraId="25B8D92B" w14:textId="77777777" w:rsidR="00674A68" w:rsidRPr="00996342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un dispositivo para ayudar a personas con discapacidades visuales.</w:t>
            </w:r>
          </w:p>
        </w:tc>
        <w:tc>
          <w:tcPr>
            <w:tcW w:w="0" w:type="auto"/>
          </w:tcPr>
          <w:p w14:paraId="15ABF323" w14:textId="77777777" w:rsidR="00674A68" w:rsidRPr="00BF6AD4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862F9E">
              <w:rPr>
                <w:sz w:val="20"/>
                <w:szCs w:val="20"/>
                <w:lang w:val="es-ES"/>
              </w:rPr>
              <w:t>Diseño de un bastón</w:t>
            </w:r>
            <w:r w:rsidRPr="00BF6AD4">
              <w:rPr>
                <w:sz w:val="20"/>
                <w:szCs w:val="20"/>
                <w:lang w:val="es-ES"/>
              </w:rPr>
              <w:t xml:space="preserve"> inteligente, capaz de detectar señales vitales.</w:t>
            </w:r>
          </w:p>
          <w:p w14:paraId="5F2D3E7D" w14:textId="63A73299" w:rsidR="00674A68" w:rsidRPr="00BF6AD4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</w:p>
        </w:tc>
        <w:tc>
          <w:tcPr>
            <w:tcW w:w="0" w:type="auto"/>
          </w:tcPr>
          <w:p w14:paraId="6C3658DE" w14:textId="204D10D1" w:rsidR="00674A68" w:rsidRPr="00BF6AD4" w:rsidRDefault="00674A68" w:rsidP="00184D4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SMART STICK</w:t>
            </w:r>
          </w:p>
        </w:tc>
      </w:tr>
      <w:tr w:rsidR="00674A68" w:rsidRPr="00996299" w14:paraId="7358B80C" w14:textId="77777777" w:rsidTr="00BF6A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F5EF4B5" w14:textId="3523C9FD" w:rsidR="00674A68" w:rsidRPr="008A25B6" w:rsidRDefault="00674A68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Alimentaria</w:t>
            </w:r>
          </w:p>
        </w:tc>
        <w:tc>
          <w:tcPr>
            <w:tcW w:w="0" w:type="auto"/>
          </w:tcPr>
          <w:p w14:paraId="08DE94E8" w14:textId="77777777" w:rsidR="00674A68" w:rsidRPr="00996342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85B26">
              <w:rPr>
                <w:sz w:val="20"/>
                <w:szCs w:val="20"/>
                <w:lang w:val="es-ES"/>
              </w:rPr>
              <w:t>Diseño y propuesta de un alimento que permita reducir las grasas dañinas para el cuerpo.</w:t>
            </w:r>
          </w:p>
        </w:tc>
        <w:tc>
          <w:tcPr>
            <w:tcW w:w="0" w:type="auto"/>
          </w:tcPr>
          <w:p w14:paraId="5CA62D37" w14:textId="70E794AC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862F9E">
              <w:rPr>
                <w:sz w:val="20"/>
                <w:szCs w:val="20"/>
                <w:lang w:val="es-ES"/>
              </w:rPr>
              <w:t>F</w:t>
            </w:r>
            <w:r w:rsidR="00BA1B45" w:rsidRPr="00BF6AD4">
              <w:rPr>
                <w:sz w:val="20"/>
                <w:szCs w:val="20"/>
                <w:lang w:val="es-ES"/>
              </w:rPr>
              <w:t>ormulación</w:t>
            </w:r>
            <w:r w:rsidRPr="00BF6AD4">
              <w:rPr>
                <w:sz w:val="20"/>
                <w:szCs w:val="20"/>
                <w:lang w:val="es-ES"/>
              </w:rPr>
              <w:t xml:space="preserve"> de un caramelo reductor de grasa.</w:t>
            </w:r>
          </w:p>
          <w:p w14:paraId="0E06BDBB" w14:textId="063597AC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</w:p>
        </w:tc>
        <w:tc>
          <w:tcPr>
            <w:tcW w:w="0" w:type="auto"/>
          </w:tcPr>
          <w:p w14:paraId="1566F827" w14:textId="17237780" w:rsidR="00674A68" w:rsidRPr="00BF6AD4" w:rsidRDefault="00674A68" w:rsidP="00184D4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BF6AD4">
              <w:rPr>
                <w:sz w:val="20"/>
                <w:szCs w:val="20"/>
                <w:lang w:val="es-ES"/>
              </w:rPr>
              <w:t>HEALTHY PUSH</w:t>
            </w:r>
          </w:p>
        </w:tc>
      </w:tr>
    </w:tbl>
    <w:p w14:paraId="38BC74DA" w14:textId="000E9904" w:rsidR="00403CAE" w:rsidRPr="002F5680" w:rsidRDefault="00403CAE" w:rsidP="004F13C1">
      <w:pPr>
        <w:spacing w:line="360" w:lineRule="auto"/>
        <w:jc w:val="center"/>
        <w:rPr>
          <w:rFonts w:eastAsia="Times New Roman"/>
          <w:sz w:val="22"/>
          <w:szCs w:val="22"/>
        </w:rPr>
      </w:pPr>
      <w:r w:rsidRPr="004F13C1">
        <w:rPr>
          <w:rFonts w:eastAsia="Times New Roman"/>
          <w:sz w:val="22"/>
          <w:szCs w:val="22"/>
        </w:rPr>
        <w:t xml:space="preserve">Fuente: </w:t>
      </w:r>
      <w:r w:rsidR="00C559AF" w:rsidRPr="004F13C1">
        <w:rPr>
          <w:rFonts w:eastAsia="Times New Roman"/>
          <w:sz w:val="22"/>
          <w:szCs w:val="22"/>
        </w:rPr>
        <w:t>Elaboración propia.</w:t>
      </w:r>
    </w:p>
    <w:p w14:paraId="2D9988FD" w14:textId="77777777" w:rsidR="00764A4F" w:rsidRPr="008A25B6" w:rsidRDefault="00764A4F" w:rsidP="00184D40">
      <w:pPr>
        <w:spacing w:line="360" w:lineRule="auto"/>
        <w:jc w:val="both"/>
      </w:pPr>
    </w:p>
    <w:p w14:paraId="33D9D6CE" w14:textId="77777777" w:rsidR="008F543B" w:rsidRPr="00996342" w:rsidRDefault="008F543B" w:rsidP="00184D40">
      <w:pPr>
        <w:spacing w:line="360" w:lineRule="auto"/>
        <w:jc w:val="both"/>
      </w:pPr>
    </w:p>
    <w:p w14:paraId="43DC35A6" w14:textId="3908AC5A" w:rsidR="00217542" w:rsidRPr="00BF6AD4" w:rsidRDefault="008F543B" w:rsidP="00184D40">
      <w:pPr>
        <w:spacing w:line="360" w:lineRule="auto"/>
        <w:jc w:val="both"/>
        <w:rPr>
          <w:lang w:val="es-ES"/>
        </w:rPr>
      </w:pPr>
      <w:r w:rsidRPr="00996342">
        <w:t xml:space="preserve"> 4.</w:t>
      </w:r>
      <w:r w:rsidR="00AC2B67">
        <w:t xml:space="preserve"> </w:t>
      </w:r>
      <w:r w:rsidRPr="00996342">
        <w:rPr>
          <w:bCs/>
          <w:i/>
          <w:lang w:val="es-ES"/>
        </w:rPr>
        <w:t>Prototipar,</w:t>
      </w:r>
      <w:r w:rsidRPr="00F95C68">
        <w:rPr>
          <w:b/>
          <w:bCs/>
          <w:lang w:val="es-ES"/>
        </w:rPr>
        <w:t xml:space="preserve"> </w:t>
      </w:r>
      <w:r w:rsidRPr="00F95C68">
        <w:rPr>
          <w:lang w:val="es-ES"/>
        </w:rPr>
        <w:t xml:space="preserve">los </w:t>
      </w:r>
      <w:r w:rsidR="00BA1B45" w:rsidRPr="00862F9E">
        <w:rPr>
          <w:lang w:val="es-ES"/>
        </w:rPr>
        <w:t xml:space="preserve">grupos </w:t>
      </w:r>
      <w:r w:rsidR="00BA1B45" w:rsidRPr="00BF6AD4">
        <w:rPr>
          <w:lang w:val="es-ES"/>
        </w:rPr>
        <w:t>establecidos</w:t>
      </w:r>
      <w:r w:rsidRPr="00BF6AD4">
        <w:rPr>
          <w:lang w:val="es-ES"/>
        </w:rPr>
        <w:t xml:space="preserve"> </w:t>
      </w:r>
      <w:r w:rsidR="00BA1B45" w:rsidRPr="00BF6AD4">
        <w:rPr>
          <w:lang w:val="es-ES"/>
        </w:rPr>
        <w:t>elaboraron</w:t>
      </w:r>
      <w:r w:rsidRPr="00BF6AD4">
        <w:rPr>
          <w:lang w:val="es-ES"/>
        </w:rPr>
        <w:t xml:space="preserve"> prototipos para </w:t>
      </w:r>
      <w:r w:rsidR="00BA1B45" w:rsidRPr="00BF6AD4">
        <w:rPr>
          <w:lang w:val="es-ES"/>
        </w:rPr>
        <w:t>cada una de las soluciones propuestas</w:t>
      </w:r>
      <w:r w:rsidR="00217542" w:rsidRPr="00BF6AD4">
        <w:rPr>
          <w:lang w:val="es-ES"/>
        </w:rPr>
        <w:t xml:space="preserve">, de </w:t>
      </w:r>
      <w:r w:rsidRPr="00BF6AD4">
        <w:rPr>
          <w:lang w:val="es-ES"/>
        </w:rPr>
        <w:t xml:space="preserve">tal </w:t>
      </w:r>
      <w:r w:rsidR="00217542" w:rsidRPr="00BF6AD4">
        <w:rPr>
          <w:lang w:val="es-ES"/>
        </w:rPr>
        <w:t>m</w:t>
      </w:r>
      <w:r w:rsidRPr="00BF6AD4">
        <w:rPr>
          <w:lang w:val="es-ES"/>
        </w:rPr>
        <w:t>a</w:t>
      </w:r>
      <w:r w:rsidR="00217542" w:rsidRPr="00BF6AD4">
        <w:rPr>
          <w:lang w:val="es-ES"/>
        </w:rPr>
        <w:t>nera</w:t>
      </w:r>
      <w:r w:rsidRPr="00BF6AD4">
        <w:rPr>
          <w:lang w:val="es-ES"/>
        </w:rPr>
        <w:t xml:space="preserve"> que se les permitió </w:t>
      </w:r>
      <w:r w:rsidR="00217542" w:rsidRPr="00BF6AD4">
        <w:rPr>
          <w:lang w:val="es-ES"/>
        </w:rPr>
        <w:t>mostrar</w:t>
      </w:r>
      <w:r w:rsidRPr="00BF6AD4">
        <w:rPr>
          <w:lang w:val="es-ES"/>
        </w:rPr>
        <w:t xml:space="preserve"> las posibles soluciones, para poner de manifiesto elementos que se deben mejorar o refinar antes de llegar al resultado</w:t>
      </w:r>
      <w:r w:rsidR="00A45901" w:rsidRPr="00BF6AD4">
        <w:rPr>
          <w:lang w:val="es-ES"/>
        </w:rPr>
        <w:t xml:space="preserve"> definitivo</w:t>
      </w:r>
      <w:r w:rsidRPr="00BF6AD4">
        <w:rPr>
          <w:lang w:val="es-ES"/>
        </w:rPr>
        <w:t xml:space="preserve">. </w:t>
      </w:r>
    </w:p>
    <w:p w14:paraId="6BEB969F" w14:textId="77777777" w:rsidR="00FC093C" w:rsidRPr="00BF6AD4" w:rsidRDefault="00FC093C" w:rsidP="00184D40">
      <w:pPr>
        <w:spacing w:line="360" w:lineRule="auto"/>
        <w:jc w:val="both"/>
        <w:rPr>
          <w:lang w:val="es-ES"/>
        </w:rPr>
      </w:pPr>
    </w:p>
    <w:p w14:paraId="43096485" w14:textId="62EBCB4B" w:rsidR="00037E9A" w:rsidRPr="00BF6AD4" w:rsidRDefault="00037E9A" w:rsidP="00184D40">
      <w:pPr>
        <w:spacing w:line="360" w:lineRule="auto"/>
        <w:jc w:val="both"/>
      </w:pPr>
      <w:r w:rsidRPr="00BF6AD4">
        <w:lastRenderedPageBreak/>
        <w:t xml:space="preserve">Como indica </w:t>
      </w:r>
      <w:r w:rsidRPr="00F43E7D">
        <w:rPr>
          <w:lang w:val="es-CR"/>
        </w:rPr>
        <w:t>Silver et al. (2016)</w:t>
      </w:r>
      <w:r w:rsidRPr="00862F9E">
        <w:t xml:space="preserve">, el </w:t>
      </w:r>
      <w:r w:rsidRPr="00BF6AD4">
        <w:rPr>
          <w:i/>
        </w:rPr>
        <w:t>Spaulding Rehabilitation Hackathon</w:t>
      </w:r>
      <w:r w:rsidRPr="00BF6AD4">
        <w:t xml:space="preserve"> logró sus objetivos iniciales que condujeron a nuevos desarrollos interesantes. Entre sus objetivos incluyen la realización de la primera rehabilitación </w:t>
      </w:r>
      <w:r w:rsidRPr="00BF6AD4">
        <w:rPr>
          <w:i/>
        </w:rPr>
        <w:t>Hackathon</w:t>
      </w:r>
      <w:r w:rsidRPr="008A25B6">
        <w:t xml:space="preserve">, educando a colegas sobre </w:t>
      </w:r>
      <w:r w:rsidR="00727C79" w:rsidRPr="002F5680">
        <w:t>este</w:t>
      </w:r>
      <w:r w:rsidR="00727C79" w:rsidRPr="008A25B6">
        <w:t xml:space="preserve"> </w:t>
      </w:r>
      <w:r w:rsidRPr="008A25B6">
        <w:t>y cómo</w:t>
      </w:r>
      <w:r w:rsidRPr="00996342">
        <w:t xml:space="preserve"> podrían acelerar y/o mejorar la innovación en la rehabilitación médic</w:t>
      </w:r>
      <w:r w:rsidRPr="00862F9E">
        <w:t>a, desarrollando prototipos para nuevos productos y servicios que apoyan a nuestra población de pacientes, comprometiendo al personal hospital</w:t>
      </w:r>
      <w:r w:rsidRPr="00BF6AD4">
        <w:t>ario en capacitación en tecnología e innovación y el desarrollo de mejores prácticas para futuros hackers de atención médica.</w:t>
      </w:r>
    </w:p>
    <w:p w14:paraId="5A620C45" w14:textId="77777777" w:rsidR="00037E9A" w:rsidRPr="008A25B6" w:rsidRDefault="00037E9A" w:rsidP="00184D40">
      <w:pPr>
        <w:spacing w:line="360" w:lineRule="auto"/>
        <w:jc w:val="both"/>
        <w:rPr>
          <w:lang w:val="es-ES"/>
        </w:rPr>
      </w:pPr>
    </w:p>
    <w:p w14:paraId="023DA569" w14:textId="640CD095" w:rsidR="008F4121" w:rsidRPr="00BF6AD4" w:rsidRDefault="00643E07" w:rsidP="00184D40">
      <w:pPr>
        <w:spacing w:line="360" w:lineRule="auto"/>
        <w:jc w:val="both"/>
        <w:rPr>
          <w:lang w:val="es-ES"/>
        </w:rPr>
      </w:pPr>
      <w:r w:rsidRPr="00C50652">
        <w:t>Finalmente, en la fase 5</w:t>
      </w:r>
      <w:r w:rsidR="008F543B" w:rsidRPr="00C50652">
        <w:t xml:space="preserve"> </w:t>
      </w:r>
      <w:r w:rsidR="008F543B" w:rsidRPr="00C50652">
        <w:rPr>
          <w:bCs/>
          <w:i/>
          <w:lang w:val="es-ES"/>
        </w:rPr>
        <w:t>Evolucionar</w:t>
      </w:r>
      <w:r w:rsidR="008F543B" w:rsidRPr="00962DBB">
        <w:rPr>
          <w:bCs/>
          <w:lang w:val="es-ES"/>
        </w:rPr>
        <w:t>,</w:t>
      </w:r>
      <w:r w:rsidR="008F543B" w:rsidRPr="002F3704">
        <w:rPr>
          <w:b/>
          <w:bCs/>
          <w:lang w:val="es-ES"/>
        </w:rPr>
        <w:t xml:space="preserve"> </w:t>
      </w:r>
      <w:r w:rsidR="008F543B" w:rsidRPr="005F7790">
        <w:rPr>
          <w:lang w:val="es-ES"/>
        </w:rPr>
        <w:t>se mostraron diferentes prototipos a</w:t>
      </w:r>
      <w:r w:rsidR="00217542" w:rsidRPr="00252F80">
        <w:rPr>
          <w:lang w:val="es-ES"/>
        </w:rPr>
        <w:t xml:space="preserve"> la comisión de evaluación, </w:t>
      </w:r>
      <w:r w:rsidR="008F543B" w:rsidRPr="00996342">
        <w:rPr>
          <w:lang w:val="es-ES"/>
        </w:rPr>
        <w:t>compuest</w:t>
      </w:r>
      <w:r w:rsidR="00217542" w:rsidRPr="00996342">
        <w:rPr>
          <w:lang w:val="es-ES"/>
        </w:rPr>
        <w:t>a</w:t>
      </w:r>
      <w:r w:rsidR="008F543B" w:rsidRPr="00996342">
        <w:rPr>
          <w:lang w:val="es-ES"/>
        </w:rPr>
        <w:t xml:space="preserve"> por personal </w:t>
      </w:r>
      <w:r w:rsidR="00217542" w:rsidRPr="00996342">
        <w:rPr>
          <w:lang w:val="es-ES"/>
        </w:rPr>
        <w:t>académico-investiga</w:t>
      </w:r>
      <w:r w:rsidR="004E2340">
        <w:rPr>
          <w:lang w:val="es-ES"/>
        </w:rPr>
        <w:t>dor</w:t>
      </w:r>
      <w:r w:rsidR="008F543B" w:rsidRPr="00996342">
        <w:rPr>
          <w:lang w:val="es-ES"/>
        </w:rPr>
        <w:t xml:space="preserve"> </w:t>
      </w:r>
      <w:r w:rsidR="00217542" w:rsidRPr="00996342">
        <w:rPr>
          <w:lang w:val="es-ES"/>
        </w:rPr>
        <w:t xml:space="preserve">correspondiente a las </w:t>
      </w:r>
      <w:r w:rsidR="008F543B" w:rsidRPr="00862F9E">
        <w:rPr>
          <w:lang w:val="es-ES"/>
        </w:rPr>
        <w:t>temáticas involucradas</w:t>
      </w:r>
      <w:r w:rsidR="00217542" w:rsidRPr="00BF6AD4">
        <w:rPr>
          <w:lang w:val="es-ES"/>
        </w:rPr>
        <w:t xml:space="preserve">. </w:t>
      </w:r>
      <w:r w:rsidR="008F543B" w:rsidRPr="00BF6AD4">
        <w:rPr>
          <w:lang w:val="es-ES"/>
        </w:rPr>
        <w:t>Esta fase permitió realizar mejoras significativas a los prototipos, determina</w:t>
      </w:r>
      <w:r w:rsidR="004E2340">
        <w:rPr>
          <w:lang w:val="es-ES"/>
        </w:rPr>
        <w:t>ndo</w:t>
      </w:r>
      <w:r w:rsidR="008F543B" w:rsidRPr="00BF6AD4">
        <w:rPr>
          <w:lang w:val="es-ES"/>
        </w:rPr>
        <w:t xml:space="preserve"> fallos y carencias a resolver.</w:t>
      </w:r>
      <w:r w:rsidR="004E2340">
        <w:rPr>
          <w:lang w:val="es-ES"/>
        </w:rPr>
        <w:t xml:space="preserve"> En paralelo a la actividad </w:t>
      </w:r>
      <w:r w:rsidR="004E2340" w:rsidRPr="00603307">
        <w:rPr>
          <w:i/>
          <w:lang w:val="es-ES"/>
        </w:rPr>
        <w:t>Hackat</w:t>
      </w:r>
      <w:r w:rsidR="001C5872">
        <w:rPr>
          <w:i/>
          <w:lang w:val="es-ES"/>
        </w:rPr>
        <w:t>h</w:t>
      </w:r>
      <w:r w:rsidR="004E2340" w:rsidRPr="00603307">
        <w:rPr>
          <w:i/>
          <w:lang w:val="es-ES"/>
        </w:rPr>
        <w:t>on</w:t>
      </w:r>
      <w:r w:rsidR="008F4121" w:rsidRPr="00BF6AD4">
        <w:t>, se compartió e</w:t>
      </w:r>
      <w:r w:rsidR="004E2340">
        <w:t>l</w:t>
      </w:r>
      <w:r w:rsidR="008F4121" w:rsidRPr="00862F9E">
        <w:t xml:space="preserve"> trabajo en redes sociales, </w:t>
      </w:r>
      <w:r w:rsidR="004E2340">
        <w:t>particularmente en</w:t>
      </w:r>
      <w:r w:rsidR="008F4121" w:rsidRPr="00862F9E">
        <w:t xml:space="preserve"> </w:t>
      </w:r>
      <w:r w:rsidR="001C5872" w:rsidRPr="00862F9E">
        <w:t>Twitter</w:t>
      </w:r>
      <w:r w:rsidR="008F4121" w:rsidRPr="00862F9E">
        <w:t xml:space="preserve"> </w:t>
      </w:r>
      <w:r w:rsidR="004E2340">
        <w:t>se us</w:t>
      </w:r>
      <w:r w:rsidR="00727C79">
        <w:t>ó</w:t>
      </w:r>
      <w:r w:rsidR="004E2340">
        <w:t xml:space="preserve"> el hashtag </w:t>
      </w:r>
      <w:r w:rsidR="008F4121" w:rsidRPr="00BF6AD4">
        <w:rPr>
          <w:i/>
        </w:rPr>
        <w:t>#HackathonUTPL</w:t>
      </w:r>
      <w:r w:rsidR="004E2340">
        <w:t>.</w:t>
      </w:r>
    </w:p>
    <w:p w14:paraId="0CE76C90" w14:textId="77777777" w:rsidR="006137F7" w:rsidRPr="00996342" w:rsidRDefault="006137F7" w:rsidP="00184D40">
      <w:pPr>
        <w:spacing w:line="360" w:lineRule="auto"/>
        <w:jc w:val="both"/>
      </w:pPr>
    </w:p>
    <w:p w14:paraId="5BB07621" w14:textId="254BFFAD" w:rsidR="000A0C17" w:rsidRDefault="000A0C17" w:rsidP="00184D40">
      <w:pPr>
        <w:spacing w:line="360" w:lineRule="auto"/>
        <w:rPr>
          <w:rFonts w:eastAsia="Times New Roman"/>
        </w:rPr>
      </w:pPr>
      <w:r w:rsidRPr="007A710B">
        <w:rPr>
          <w:b/>
        </w:rPr>
        <w:t>Tabla 5</w:t>
      </w:r>
      <w:r>
        <w:t xml:space="preserve">. Ubicación de los proyectos de acuerdo </w:t>
      </w:r>
      <w:r w:rsidR="001B2E0C">
        <w:t>con</w:t>
      </w:r>
      <w:r>
        <w:t xml:space="preserve"> la escala de calificación obtenida</w:t>
      </w:r>
      <w:r w:rsidR="005B3B09">
        <w:t xml:space="preserve"> </w:t>
      </w:r>
      <w:r>
        <w:rPr>
          <w:rFonts w:eastAsia="Times New Roman"/>
        </w:rPr>
        <w:t>9</w:t>
      </w:r>
      <w:r w:rsidRPr="00F43E7D">
        <w:rPr>
          <w:rFonts w:eastAsia="Times New Roman"/>
          <w:lang w:val="es-CR"/>
        </w:rPr>
        <w:t xml:space="preserve">-10 </w:t>
      </w:r>
      <w:r w:rsidRPr="0001204E">
        <w:rPr>
          <w:rFonts w:eastAsia="Times New Roman"/>
        </w:rPr>
        <w:t>Excelente</w:t>
      </w:r>
      <w:r>
        <w:rPr>
          <w:rFonts w:eastAsia="Times New Roman"/>
        </w:rPr>
        <w:t>, 7-8</w:t>
      </w:r>
      <w:r w:rsidR="00492A35">
        <w:rPr>
          <w:rFonts w:eastAsia="Times New Roman"/>
        </w:rPr>
        <w:t xml:space="preserve"> </w:t>
      </w:r>
      <w:r w:rsidRPr="0001204E">
        <w:rPr>
          <w:rFonts w:eastAsia="Times New Roman"/>
        </w:rPr>
        <w:t>Bueno</w:t>
      </w:r>
      <w:r w:rsidR="00430AE9">
        <w:rPr>
          <w:rFonts w:eastAsia="Times New Roman"/>
        </w:rPr>
        <w:t>, 5-6</w:t>
      </w:r>
      <w:r w:rsidR="00492A35">
        <w:rPr>
          <w:rFonts w:eastAsia="Times New Roman"/>
        </w:rPr>
        <w:t xml:space="preserve"> </w:t>
      </w:r>
      <w:r w:rsidR="00430AE9" w:rsidRPr="0001204E">
        <w:rPr>
          <w:rFonts w:eastAsia="Times New Roman"/>
        </w:rPr>
        <w:t>Regular</w:t>
      </w:r>
      <w:r w:rsidR="00430AE9">
        <w:rPr>
          <w:rFonts w:eastAsia="Times New Roman"/>
        </w:rPr>
        <w:t>, 4-5</w:t>
      </w:r>
      <w:r w:rsidR="00492A35">
        <w:rPr>
          <w:rFonts w:eastAsia="Times New Roman"/>
        </w:rPr>
        <w:t xml:space="preserve"> </w:t>
      </w:r>
      <w:r w:rsidR="00430AE9">
        <w:rPr>
          <w:rFonts w:eastAsia="Times New Roman"/>
        </w:rPr>
        <w:t>Deficiente,</w:t>
      </w:r>
      <w:r w:rsidR="00430AE9">
        <w:t xml:space="preserve"> </w:t>
      </w:r>
      <w:r w:rsidR="00430AE9">
        <w:rPr>
          <w:rFonts w:eastAsia="Times New Roman"/>
        </w:rPr>
        <w:t>1-3</w:t>
      </w:r>
      <w:r w:rsidR="00492A35">
        <w:rPr>
          <w:rFonts w:eastAsia="Times New Roman"/>
        </w:rPr>
        <w:t xml:space="preserve"> </w:t>
      </w:r>
      <w:r w:rsidR="00430AE9" w:rsidRPr="0001204E">
        <w:rPr>
          <w:rFonts w:eastAsia="Times New Roman"/>
        </w:rPr>
        <w:t>Muy deficiente</w:t>
      </w:r>
      <w:r w:rsidR="00430AE9">
        <w:rPr>
          <w:rFonts w:eastAsia="Times New Roman"/>
        </w:rPr>
        <w:t>.</w:t>
      </w:r>
    </w:p>
    <w:p w14:paraId="2E20A683" w14:textId="77777777" w:rsidR="00430AE9" w:rsidRPr="00BA2592" w:rsidRDefault="00430AE9" w:rsidP="00184D40">
      <w:pPr>
        <w:spacing w:line="360" w:lineRule="auto"/>
        <w:rPr>
          <w:rFonts w:eastAsia="Times New Roman"/>
        </w:rPr>
      </w:pPr>
    </w:p>
    <w:tbl>
      <w:tblPr>
        <w:tblStyle w:val="Tablanormal21"/>
        <w:tblW w:w="0" w:type="auto"/>
        <w:jc w:val="center"/>
        <w:tblLook w:val="04A0" w:firstRow="1" w:lastRow="0" w:firstColumn="1" w:lastColumn="0" w:noHBand="0" w:noVBand="1"/>
      </w:tblPr>
      <w:tblGrid>
        <w:gridCol w:w="1483"/>
        <w:gridCol w:w="1239"/>
        <w:gridCol w:w="772"/>
      </w:tblGrid>
      <w:tr w:rsidR="00DB05A9" w:rsidRPr="00996299" w14:paraId="469E3FED" w14:textId="77777777" w:rsidTr="002C6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C0540E" w14:textId="0D13CE20" w:rsidR="00DB05A9" w:rsidRPr="00BF6AD4" w:rsidRDefault="00690924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lución</w:t>
            </w:r>
          </w:p>
        </w:tc>
        <w:tc>
          <w:tcPr>
            <w:tcW w:w="0" w:type="auto"/>
          </w:tcPr>
          <w:p w14:paraId="295401FF" w14:textId="4E400E8F" w:rsidR="00DB05A9" w:rsidRPr="00BF6AD4" w:rsidRDefault="00DB05A9" w:rsidP="00184D4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>
              <w:rPr>
                <w:sz w:val="20"/>
                <w:szCs w:val="20"/>
              </w:rPr>
              <w:t>Calificación</w:t>
            </w:r>
          </w:p>
        </w:tc>
        <w:tc>
          <w:tcPr>
            <w:tcW w:w="0" w:type="auto"/>
          </w:tcPr>
          <w:p w14:paraId="421ED612" w14:textId="77777777" w:rsidR="00DB05A9" w:rsidRDefault="00DB05A9" w:rsidP="00184D4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ala</w:t>
            </w:r>
          </w:p>
          <w:p w14:paraId="16DD65FC" w14:textId="61D0CD3E" w:rsidR="00DB05A9" w:rsidRPr="00BF6AD4" w:rsidRDefault="00DB05A9" w:rsidP="00184D4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</w:p>
        </w:tc>
      </w:tr>
      <w:tr w:rsidR="00DB05A9" w:rsidRPr="00996299" w14:paraId="54AFA995" w14:textId="77777777" w:rsidTr="002C6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0073699" w14:textId="0BCEA3F1" w:rsidR="00DB05A9" w:rsidRPr="008A25B6" w:rsidRDefault="00DB05A9" w:rsidP="00184D40">
            <w:pPr>
              <w:spacing w:line="360" w:lineRule="auto"/>
              <w:jc w:val="both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Farmacológica</w:t>
            </w:r>
          </w:p>
        </w:tc>
        <w:tc>
          <w:tcPr>
            <w:tcW w:w="0" w:type="auto"/>
          </w:tcPr>
          <w:p w14:paraId="1BD619F8" w14:textId="7FAF017A" w:rsidR="00DB05A9" w:rsidRPr="00ED5938" w:rsidRDefault="00DB05A9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Excelente</w:t>
            </w:r>
          </w:p>
        </w:tc>
        <w:tc>
          <w:tcPr>
            <w:tcW w:w="0" w:type="auto"/>
          </w:tcPr>
          <w:p w14:paraId="3FB9C462" w14:textId="206E58C1" w:rsidR="00DB05A9" w:rsidRPr="00BF6AD4" w:rsidRDefault="00DB05A9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10</w:t>
            </w:r>
          </w:p>
        </w:tc>
      </w:tr>
      <w:tr w:rsidR="00DB05A9" w:rsidRPr="00996299" w14:paraId="5522F048" w14:textId="77777777" w:rsidTr="002C6A5D">
        <w:trPr>
          <w:trHeight w:val="1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09ABFE" w14:textId="7139D466" w:rsidR="00DB05A9" w:rsidRPr="008A25B6" w:rsidRDefault="00DB05A9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Tecnológica</w:t>
            </w:r>
          </w:p>
        </w:tc>
        <w:tc>
          <w:tcPr>
            <w:tcW w:w="0" w:type="auto"/>
          </w:tcPr>
          <w:p w14:paraId="4FC03113" w14:textId="6F34173B" w:rsidR="00DB05A9" w:rsidRPr="00BF6AD4" w:rsidRDefault="00DB05A9" w:rsidP="00184D4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Excelente</w:t>
            </w:r>
          </w:p>
        </w:tc>
        <w:tc>
          <w:tcPr>
            <w:tcW w:w="0" w:type="auto"/>
          </w:tcPr>
          <w:p w14:paraId="1B277E3F" w14:textId="6F9C5395" w:rsidR="00ED5938" w:rsidRPr="00BF6AD4" w:rsidRDefault="00DB05A9" w:rsidP="00B32A7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9</w:t>
            </w:r>
          </w:p>
        </w:tc>
      </w:tr>
      <w:tr w:rsidR="00DB05A9" w:rsidRPr="00996299" w14:paraId="128FDEB7" w14:textId="77777777" w:rsidTr="002C6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868D93E" w14:textId="77777777" w:rsidR="00DB05A9" w:rsidRPr="008A25B6" w:rsidRDefault="00DB05A9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Educación</w:t>
            </w:r>
          </w:p>
        </w:tc>
        <w:tc>
          <w:tcPr>
            <w:tcW w:w="0" w:type="auto"/>
          </w:tcPr>
          <w:p w14:paraId="5228376F" w14:textId="46E14A2A" w:rsidR="00DB05A9" w:rsidRPr="00BF6AD4" w:rsidRDefault="00DB05A9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Buena</w:t>
            </w:r>
          </w:p>
        </w:tc>
        <w:tc>
          <w:tcPr>
            <w:tcW w:w="0" w:type="auto"/>
          </w:tcPr>
          <w:p w14:paraId="0DBA5F96" w14:textId="65414984" w:rsidR="00DB05A9" w:rsidRPr="00745254" w:rsidRDefault="002C6A5D" w:rsidP="00184D40">
            <w:pPr>
              <w:tabs>
                <w:tab w:val="center" w:pos="811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 xml:space="preserve">     </w:t>
            </w:r>
            <w:r w:rsidR="00905094">
              <w:rPr>
                <w:sz w:val="20"/>
                <w:szCs w:val="20"/>
                <w:lang w:val="es-ES"/>
              </w:rPr>
              <w:t>8</w:t>
            </w:r>
          </w:p>
        </w:tc>
      </w:tr>
      <w:tr w:rsidR="00DB05A9" w:rsidRPr="00996299" w14:paraId="29B5E4C4" w14:textId="77777777" w:rsidTr="002C6A5D">
        <w:trPr>
          <w:trHeight w:val="4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5FC79B" w14:textId="6A4DCB52" w:rsidR="00DB05A9" w:rsidRPr="008A25B6" w:rsidRDefault="00DB05A9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mbiental</w:t>
            </w:r>
          </w:p>
        </w:tc>
        <w:tc>
          <w:tcPr>
            <w:tcW w:w="0" w:type="auto"/>
          </w:tcPr>
          <w:p w14:paraId="76D4B519" w14:textId="4913FC25" w:rsidR="00DB05A9" w:rsidRPr="00343E51" w:rsidRDefault="00DB05A9" w:rsidP="002F568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/>
                <w:b/>
                <w:bCs/>
                <w:color w:val="4F81BD" w:themeColor="accent1"/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Buena</w:t>
            </w:r>
          </w:p>
        </w:tc>
        <w:tc>
          <w:tcPr>
            <w:tcW w:w="0" w:type="auto"/>
          </w:tcPr>
          <w:p w14:paraId="275C7941" w14:textId="7A6081A5" w:rsidR="00DB05A9" w:rsidRPr="00745254" w:rsidRDefault="00DB05A9" w:rsidP="002F568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7</w:t>
            </w:r>
          </w:p>
        </w:tc>
      </w:tr>
      <w:tr w:rsidR="00DB05A9" w:rsidRPr="00996299" w14:paraId="6E08CBBD" w14:textId="77777777" w:rsidTr="002C6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15F092" w14:textId="77777777" w:rsidR="00DB05A9" w:rsidRPr="008A25B6" w:rsidRDefault="00DB05A9" w:rsidP="00184D4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8A25B6">
              <w:rPr>
                <w:sz w:val="20"/>
                <w:szCs w:val="20"/>
                <w:lang w:val="es-ES"/>
              </w:rPr>
              <w:t>Alimentaria</w:t>
            </w:r>
          </w:p>
        </w:tc>
        <w:tc>
          <w:tcPr>
            <w:tcW w:w="0" w:type="auto"/>
          </w:tcPr>
          <w:p w14:paraId="399607C4" w14:textId="4E697F6C" w:rsidR="00DB05A9" w:rsidRPr="00BF6AD4" w:rsidRDefault="00DB05A9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Regular</w:t>
            </w:r>
          </w:p>
        </w:tc>
        <w:tc>
          <w:tcPr>
            <w:tcW w:w="0" w:type="auto"/>
          </w:tcPr>
          <w:p w14:paraId="4BB4B176" w14:textId="32E60C46" w:rsidR="00DB05A9" w:rsidRPr="00BF6AD4" w:rsidRDefault="00DB05A9" w:rsidP="00184D4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5</w:t>
            </w:r>
          </w:p>
        </w:tc>
      </w:tr>
    </w:tbl>
    <w:p w14:paraId="3B7280B4" w14:textId="77777777" w:rsidR="009F60DD" w:rsidRDefault="009F60DD" w:rsidP="00184D40">
      <w:pPr>
        <w:spacing w:line="360" w:lineRule="auto"/>
        <w:jc w:val="both"/>
      </w:pPr>
    </w:p>
    <w:p w14:paraId="4CDDA7B1" w14:textId="5B3F5CC2" w:rsidR="00403CAE" w:rsidRPr="002C6A5D" w:rsidRDefault="00403CAE" w:rsidP="002C6A5D">
      <w:pPr>
        <w:spacing w:line="360" w:lineRule="auto"/>
        <w:jc w:val="center"/>
        <w:rPr>
          <w:rFonts w:eastAsia="Times New Roman"/>
          <w:sz w:val="20"/>
          <w:szCs w:val="20"/>
        </w:rPr>
      </w:pPr>
      <w:r w:rsidRPr="002C6A5D">
        <w:rPr>
          <w:rFonts w:eastAsia="Times New Roman"/>
          <w:sz w:val="20"/>
          <w:szCs w:val="20"/>
        </w:rPr>
        <w:t xml:space="preserve">Fuente: </w:t>
      </w:r>
      <w:r w:rsidR="00C559AF" w:rsidRPr="002C6A5D">
        <w:rPr>
          <w:rFonts w:eastAsia="Times New Roman"/>
          <w:sz w:val="20"/>
          <w:szCs w:val="20"/>
        </w:rPr>
        <w:t>Elaboración propia.</w:t>
      </w:r>
    </w:p>
    <w:p w14:paraId="30DB9089" w14:textId="77777777" w:rsidR="00403CAE" w:rsidRDefault="00403CAE" w:rsidP="00184D40">
      <w:pPr>
        <w:spacing w:line="360" w:lineRule="auto"/>
        <w:jc w:val="both"/>
      </w:pPr>
    </w:p>
    <w:p w14:paraId="72449A3A" w14:textId="77777777" w:rsidR="00403CAE" w:rsidRDefault="00403CAE" w:rsidP="00184D40">
      <w:pPr>
        <w:spacing w:line="360" w:lineRule="auto"/>
        <w:jc w:val="both"/>
      </w:pPr>
    </w:p>
    <w:p w14:paraId="7453D008" w14:textId="47E45AC0" w:rsidR="009F60DD" w:rsidRDefault="008D74A1" w:rsidP="00184D40">
      <w:pPr>
        <w:spacing w:line="360" w:lineRule="auto"/>
        <w:jc w:val="both"/>
      </w:pPr>
      <w:r>
        <w:lastRenderedPageBreak/>
        <w:t>C</w:t>
      </w:r>
      <w:r w:rsidR="009F60DD">
        <w:t>onclu</w:t>
      </w:r>
      <w:r>
        <w:t>yendo</w:t>
      </w:r>
      <w:r w:rsidR="009F60DD">
        <w:t xml:space="preserve"> con las presentaciones, la práctica docente tuvo un enfoque de retroalimentación que fue necesario realizarlo a todos los equipos participantes, contribuyendo en la mejora significativa de la propuesta desarrollada. </w:t>
      </w:r>
      <w:r w:rsidR="009F60DD" w:rsidRPr="00862F9E">
        <w:t>A</w:t>
      </w:r>
      <w:r w:rsidR="009F60DD" w:rsidRPr="00BF6AD4">
        <w:t xml:space="preserve"> partir de la retroalimentación por parte de los expertos, y </w:t>
      </w:r>
      <w:r w:rsidR="00ED7D65">
        <w:t xml:space="preserve">en base a </w:t>
      </w:r>
      <w:r w:rsidR="009F60DD" w:rsidRPr="00BF6AD4">
        <w:t xml:space="preserve">los resultados </w:t>
      </w:r>
      <w:r w:rsidR="009F60DD">
        <w:t xml:space="preserve">finales </w:t>
      </w:r>
      <w:r w:rsidR="009F60DD" w:rsidRPr="00862F9E">
        <w:t>de</w:t>
      </w:r>
      <w:r w:rsidR="009F60DD" w:rsidRPr="00BF6AD4">
        <w:t xml:space="preserve">l evento </w:t>
      </w:r>
      <w:r w:rsidR="009F60DD">
        <w:t>se recalcó</w:t>
      </w:r>
      <w:r w:rsidR="009F60DD" w:rsidRPr="00BF6AD4">
        <w:t xml:space="preserve"> </w:t>
      </w:r>
      <w:r w:rsidR="009F60DD">
        <w:t>l</w:t>
      </w:r>
      <w:r w:rsidR="009F60DD" w:rsidRPr="00862F9E">
        <w:t>a</w:t>
      </w:r>
      <w:r w:rsidR="009F60DD" w:rsidRPr="00BF6AD4">
        <w:t xml:space="preserve"> </w:t>
      </w:r>
      <w:r w:rsidR="009F60DD">
        <w:t>importancia de c</w:t>
      </w:r>
      <w:r w:rsidR="009F60DD" w:rsidRPr="00862F9E">
        <w:t>onsidera</w:t>
      </w:r>
      <w:r w:rsidR="009F60DD">
        <w:t>r</w:t>
      </w:r>
      <w:r w:rsidR="009F60DD" w:rsidRPr="00BF6AD4">
        <w:t xml:space="preserve"> e</w:t>
      </w:r>
      <w:r w:rsidR="009F60DD">
        <w:t>n</w:t>
      </w:r>
      <w:r w:rsidR="009F60DD" w:rsidRPr="00862F9E">
        <w:t xml:space="preserve"> un futuro </w:t>
      </w:r>
      <w:r w:rsidR="009F60DD">
        <w:t xml:space="preserve">la </w:t>
      </w:r>
      <w:r w:rsidR="009F60DD" w:rsidRPr="00BF6AD4">
        <w:t>implement</w:t>
      </w:r>
      <w:r w:rsidR="009F60DD">
        <w:t>ación</w:t>
      </w:r>
      <w:r w:rsidR="009F60DD" w:rsidRPr="00BF6AD4">
        <w:t xml:space="preserve"> </w:t>
      </w:r>
      <w:r w:rsidR="009F60DD">
        <w:t>de l</w:t>
      </w:r>
      <w:r w:rsidR="009F60DD" w:rsidRPr="00BF6AD4">
        <w:t>a metodología como un evento anual</w:t>
      </w:r>
      <w:r w:rsidR="009F60DD">
        <w:t>.</w:t>
      </w:r>
      <w:r w:rsidR="009F60DD" w:rsidRPr="00862F9E">
        <w:t xml:space="preserve"> </w:t>
      </w:r>
    </w:p>
    <w:p w14:paraId="184EB8C3" w14:textId="77777777" w:rsidR="00026D2C" w:rsidRDefault="00026D2C" w:rsidP="00184D40">
      <w:pPr>
        <w:spacing w:line="360" w:lineRule="auto"/>
        <w:jc w:val="both"/>
      </w:pPr>
    </w:p>
    <w:p w14:paraId="32701056" w14:textId="343D3991" w:rsidR="00BD3461" w:rsidRDefault="00CD1700" w:rsidP="00184D40">
      <w:pPr>
        <w:spacing w:line="360" w:lineRule="auto"/>
        <w:jc w:val="both"/>
        <w:rPr>
          <w:i/>
        </w:rPr>
      </w:pPr>
      <w:r>
        <w:t>A</w:t>
      </w:r>
      <w:r w:rsidR="00582D46">
        <w:t>demás</w:t>
      </w:r>
      <w:r w:rsidR="00727C79">
        <w:t>,</w:t>
      </w:r>
      <w:r w:rsidR="00582D46">
        <w:t xml:space="preserve"> </w:t>
      </w:r>
      <w:r>
        <w:t xml:space="preserve">se propone integrar los equipos de trabajo a líneas de investigación afines que ofrece UTPL para </w:t>
      </w:r>
      <w:r w:rsidR="00DB58C0">
        <w:t>mentalizar la idea</w:t>
      </w:r>
      <w:r w:rsidR="00426CEE">
        <w:t xml:space="preserve"> del evento</w:t>
      </w:r>
      <w:r w:rsidR="00727C79">
        <w:t>, también</w:t>
      </w:r>
      <w:r w:rsidR="00DB58C0">
        <w:t xml:space="preserve"> </w:t>
      </w:r>
      <w:r w:rsidR="00727C79">
        <w:t>i</w:t>
      </w:r>
      <w:r w:rsidR="00DC6B20" w:rsidRPr="00BF6AD4">
        <w:t>nclu</w:t>
      </w:r>
      <w:r w:rsidR="00DB58C0">
        <w:t>ir</w:t>
      </w:r>
      <w:r w:rsidR="00DC6B20" w:rsidRPr="00BF6AD4">
        <w:t xml:space="preserve"> l</w:t>
      </w:r>
      <w:r w:rsidR="00E35265">
        <w:t>os</w:t>
      </w:r>
      <w:r w:rsidR="00DB58C0">
        <w:t xml:space="preserve"> proyecto</w:t>
      </w:r>
      <w:r w:rsidR="00E35265">
        <w:t>s innovadores</w:t>
      </w:r>
      <w:r w:rsidR="00DC6B20" w:rsidRPr="00BF6AD4">
        <w:t xml:space="preserve"> para la búsqueda de fondos</w:t>
      </w:r>
      <w:r w:rsidR="00094C4F">
        <w:t>. Ponemos</w:t>
      </w:r>
      <w:r w:rsidR="00727C79">
        <w:t>,</w:t>
      </w:r>
      <w:r w:rsidR="00DF392E">
        <w:t xml:space="preserve"> como</w:t>
      </w:r>
      <w:r w:rsidR="00094C4F">
        <w:t xml:space="preserve"> </w:t>
      </w:r>
      <w:r w:rsidR="00DC6B20" w:rsidRPr="00862F9E">
        <w:t>ejemplo</w:t>
      </w:r>
      <w:r w:rsidR="00727C79">
        <w:t>,</w:t>
      </w:r>
      <w:r w:rsidR="00DC6B20" w:rsidRPr="00862F9E">
        <w:t xml:space="preserve"> la continuidad del proyecto </w:t>
      </w:r>
      <w:r w:rsidR="00F10CC7">
        <w:t>ganador</w:t>
      </w:r>
      <w:r w:rsidR="000F03D5">
        <w:t xml:space="preserve"> sobre aplicación</w:t>
      </w:r>
      <w:r w:rsidR="00333413">
        <w:t xml:space="preserve"> </w:t>
      </w:r>
      <w:r w:rsidR="000F03D5">
        <w:t>farmacológica</w:t>
      </w:r>
      <w:r w:rsidR="00426CEE">
        <w:t xml:space="preserve"> </w:t>
      </w:r>
      <w:r w:rsidR="00426CEE" w:rsidRPr="00BF6AD4">
        <w:rPr>
          <w:i/>
        </w:rPr>
        <w:t>Estudio de la invermectina en células cancerígenas de ovarios, próstata y mama</w:t>
      </w:r>
      <w:r w:rsidR="00FF34C4">
        <w:rPr>
          <w:i/>
        </w:rPr>
        <w:t>,</w:t>
      </w:r>
      <w:r w:rsidR="000F03D5">
        <w:rPr>
          <w:i/>
        </w:rPr>
        <w:t xml:space="preserve"> </w:t>
      </w:r>
      <w:r w:rsidR="000F03D5" w:rsidRPr="00BA2592">
        <w:t>que</w:t>
      </w:r>
      <w:r w:rsidR="000F03D5">
        <w:rPr>
          <w:i/>
        </w:rPr>
        <w:t xml:space="preserve"> </w:t>
      </w:r>
      <w:r w:rsidR="000F03D5" w:rsidRPr="00BF6AD4">
        <w:t>actualmente es dirigido por docentes participantes del evento</w:t>
      </w:r>
      <w:r w:rsidR="00417C81">
        <w:t xml:space="preserve"> (Ver tabla 5)</w:t>
      </w:r>
      <w:r w:rsidR="00DB58C0">
        <w:t xml:space="preserve">. El proyecto </w:t>
      </w:r>
      <w:r w:rsidR="002B15C3">
        <w:t>fue</w:t>
      </w:r>
      <w:r w:rsidR="00DB58C0">
        <w:t xml:space="preserve"> propuesto a</w:t>
      </w:r>
      <w:r w:rsidR="00417C81">
        <w:t xml:space="preserve"> la Red Nacional de Investigación y Educación del Ecuador (</w:t>
      </w:r>
      <w:r w:rsidR="00DB58C0">
        <w:t>CEDIA</w:t>
      </w:r>
      <w:r w:rsidR="00417C81">
        <w:t>)</w:t>
      </w:r>
      <w:r w:rsidR="00FF34C4">
        <w:t>,</w:t>
      </w:r>
      <w:r w:rsidR="00DB58C0">
        <w:t xml:space="preserve"> </w:t>
      </w:r>
      <w:r w:rsidR="00094C4F">
        <w:t>cuya obtención de</w:t>
      </w:r>
      <w:r w:rsidR="00DB58C0">
        <w:t xml:space="preserve"> fondos</w:t>
      </w:r>
      <w:r w:rsidR="00426CEE">
        <w:t xml:space="preserve"> </w:t>
      </w:r>
      <w:r w:rsidR="00094C4F">
        <w:t>pe</w:t>
      </w:r>
      <w:r w:rsidR="00296FED">
        <w:t>r</w:t>
      </w:r>
      <w:r w:rsidR="00094C4F">
        <w:t>m</w:t>
      </w:r>
      <w:r w:rsidR="00173B29">
        <w:t>i</w:t>
      </w:r>
      <w:r w:rsidR="00094C4F">
        <w:t>tir</w:t>
      </w:r>
      <w:r w:rsidR="00086A7F">
        <w:t xml:space="preserve">ía </w:t>
      </w:r>
      <w:r w:rsidR="00094C4F">
        <w:t xml:space="preserve">la </w:t>
      </w:r>
      <w:r w:rsidR="00DF392E" w:rsidRPr="00BF6AD4">
        <w:t>ejecu</w:t>
      </w:r>
      <w:r w:rsidR="00DF392E">
        <w:t>ción</w:t>
      </w:r>
      <w:r w:rsidR="00094C4F">
        <w:t xml:space="preserve"> y</w:t>
      </w:r>
      <w:r w:rsidR="00DF392E">
        <w:t xml:space="preserve"> </w:t>
      </w:r>
      <w:r w:rsidR="00F43E84">
        <w:t>consecución</w:t>
      </w:r>
      <w:r w:rsidR="00417C81">
        <w:t xml:space="preserve"> </w:t>
      </w:r>
      <w:r w:rsidR="00094C4F">
        <w:t>del</w:t>
      </w:r>
      <w:r w:rsidR="00426CEE">
        <w:t xml:space="preserve"> mismo.</w:t>
      </w:r>
      <w:r w:rsidR="00DB58C0">
        <w:t xml:space="preserve"> </w:t>
      </w:r>
      <w:r w:rsidR="00DC6B20" w:rsidRPr="00BF6AD4">
        <w:rPr>
          <w:i/>
        </w:rPr>
        <w:t xml:space="preserve"> </w:t>
      </w:r>
    </w:p>
    <w:p w14:paraId="4EC953C2" w14:textId="3CB99007" w:rsidR="00DC6B20" w:rsidRPr="008A25B6" w:rsidRDefault="00DC6B20" w:rsidP="00184D40">
      <w:pPr>
        <w:spacing w:line="360" w:lineRule="auto"/>
        <w:jc w:val="both"/>
      </w:pPr>
    </w:p>
    <w:p w14:paraId="19AA5125" w14:textId="339E1CC8" w:rsidR="00DB58C0" w:rsidRDefault="000A02D5" w:rsidP="00184D40">
      <w:pPr>
        <w:spacing w:line="360" w:lineRule="auto"/>
        <w:jc w:val="both"/>
      </w:pPr>
      <w:r>
        <w:t>Sin embargo también,</w:t>
      </w:r>
      <w:r w:rsidR="002433B3" w:rsidRPr="00755AE4">
        <w:t xml:space="preserve"> se podría </w:t>
      </w:r>
      <w:r w:rsidR="00DF6A13" w:rsidRPr="00755AE4">
        <w:t xml:space="preserve">considerar cada proyecto </w:t>
      </w:r>
      <w:r w:rsidR="00622538" w:rsidRPr="00C50652">
        <w:t xml:space="preserve">como una nueva </w:t>
      </w:r>
      <w:r w:rsidR="006F3362" w:rsidRPr="00962DBB">
        <w:t>temátic</w:t>
      </w:r>
      <w:r w:rsidR="00622538" w:rsidRPr="002F3704">
        <w:t>a</w:t>
      </w:r>
      <w:r w:rsidR="002433B3" w:rsidRPr="005F7790">
        <w:t xml:space="preserve"> </w:t>
      </w:r>
      <w:r w:rsidR="006F3362" w:rsidRPr="00996342">
        <w:t>de</w:t>
      </w:r>
      <w:r w:rsidR="006B72C6" w:rsidRPr="00996342">
        <w:t xml:space="preserve"> fin de titulación </w:t>
      </w:r>
      <w:r w:rsidR="002433B3" w:rsidRPr="00996342">
        <w:t xml:space="preserve">en </w:t>
      </w:r>
      <w:r w:rsidR="006B72C6" w:rsidRPr="00996342">
        <w:t>preg</w:t>
      </w:r>
      <w:r w:rsidR="00531119" w:rsidRPr="00996342">
        <w:t>r</w:t>
      </w:r>
      <w:r w:rsidR="006B72C6" w:rsidRPr="00996342">
        <w:t>ado</w:t>
      </w:r>
      <w:r w:rsidR="002433B3" w:rsidRPr="00996342">
        <w:t xml:space="preserve"> y</w:t>
      </w:r>
      <w:r w:rsidR="006B72C6" w:rsidRPr="00F95C68">
        <w:t xml:space="preserve"> posgrado</w:t>
      </w:r>
      <w:r w:rsidR="002433B3" w:rsidRPr="00134BE4">
        <w:t xml:space="preserve">. </w:t>
      </w:r>
      <w:r w:rsidR="008C6F78" w:rsidRPr="00230379">
        <w:t>Así</w:t>
      </w:r>
      <w:r w:rsidR="00FF34C4">
        <w:t>,</w:t>
      </w:r>
      <w:r w:rsidR="002433B3" w:rsidRPr="00862F9E">
        <w:t xml:space="preserve"> como</w:t>
      </w:r>
      <w:r w:rsidR="006B72C6" w:rsidRPr="00BF6AD4">
        <w:t xml:space="preserve"> </w:t>
      </w:r>
      <w:r w:rsidR="002433B3" w:rsidRPr="00BF6AD4">
        <w:t>nuevas propuestas de</w:t>
      </w:r>
      <w:r w:rsidR="006F3362" w:rsidRPr="00BF6AD4">
        <w:t xml:space="preserve"> investigación en el área médica, biotecnológica, química y farmacéutica.</w:t>
      </w:r>
      <w:r w:rsidR="009510D4" w:rsidRPr="00BF6AD4">
        <w:t xml:space="preserve"> </w:t>
      </w:r>
      <w:r w:rsidR="008F4121" w:rsidRPr="00BF6AD4">
        <w:t>Demostrando</w:t>
      </w:r>
      <w:r w:rsidR="00622538" w:rsidRPr="00BF6AD4">
        <w:t xml:space="preserve"> que</w:t>
      </w:r>
      <w:r w:rsidR="008C6F78" w:rsidRPr="00BF6AD4">
        <w:t xml:space="preserve"> la experiencia que los estudiantes adquieren a través de Hackathons </w:t>
      </w:r>
      <w:r w:rsidR="00622538" w:rsidRPr="00BF6AD4">
        <w:t>no solo</w:t>
      </w:r>
      <w:r w:rsidR="008C6F78" w:rsidRPr="00BF6AD4">
        <w:t xml:space="preserve"> aportaría y beneficiaría a</w:t>
      </w:r>
      <w:r w:rsidR="00622538" w:rsidRPr="00BF6AD4">
        <w:t xml:space="preserve"> la educación</w:t>
      </w:r>
      <w:r w:rsidR="008C6F78" w:rsidRPr="00BF6AD4">
        <w:t>, sino que también</w:t>
      </w:r>
      <w:r w:rsidR="00DB58C0">
        <w:t xml:space="preserve"> generar</w:t>
      </w:r>
      <w:r w:rsidR="00FF34C4">
        <w:t>ía</w:t>
      </w:r>
      <w:r w:rsidR="00DB58C0">
        <w:t xml:space="preserve"> propuestas que involucr</w:t>
      </w:r>
      <w:r w:rsidR="00FF34C4">
        <w:t>a</w:t>
      </w:r>
      <w:r w:rsidR="00DB58C0">
        <w:t>n el</w:t>
      </w:r>
      <w:r w:rsidR="00C26D45">
        <w:t xml:space="preserve"> área médica, biológica y ciencias exactas en el</w:t>
      </w:r>
      <w:r w:rsidR="00622538" w:rsidRPr="00BF6AD4">
        <w:t xml:space="preserve"> cuidado de la salud </w:t>
      </w:r>
      <w:r w:rsidR="00DB58C0">
        <w:t xml:space="preserve">como objetivo principal, así como también la integración de </w:t>
      </w:r>
      <w:r w:rsidR="00622538" w:rsidRPr="00BF6AD4">
        <w:t>ciencias afines</w:t>
      </w:r>
      <w:r w:rsidR="00DB58C0">
        <w:t xml:space="preserve"> que contribuyan </w:t>
      </w:r>
      <w:r w:rsidR="00622538" w:rsidRPr="00BF6AD4">
        <w:t>simultáneamente</w:t>
      </w:r>
      <w:r w:rsidR="00DB58C0">
        <w:t xml:space="preserve"> al </w:t>
      </w:r>
      <w:r w:rsidR="00622538" w:rsidRPr="00BF6AD4">
        <w:t>aprend</w:t>
      </w:r>
      <w:r w:rsidR="00DB58C0">
        <w:t>izaje</w:t>
      </w:r>
      <w:r w:rsidR="00622538" w:rsidRPr="00BF6AD4">
        <w:t xml:space="preserve"> </w:t>
      </w:r>
      <w:r w:rsidR="00DB58C0">
        <w:t>y</w:t>
      </w:r>
      <w:r w:rsidR="00622538" w:rsidRPr="00BF6AD4">
        <w:t xml:space="preserve"> desarrollo de soluciones tecnológicas.  </w:t>
      </w:r>
    </w:p>
    <w:p w14:paraId="7A711DB2" w14:textId="77777777" w:rsidR="00DB58C0" w:rsidRDefault="00DB58C0" w:rsidP="00184D40">
      <w:pPr>
        <w:spacing w:line="360" w:lineRule="auto"/>
        <w:jc w:val="both"/>
      </w:pPr>
    </w:p>
    <w:p w14:paraId="13D1D421" w14:textId="7AC11EC5" w:rsidR="006F3362" w:rsidRPr="00BF6AD4" w:rsidRDefault="00DB58C0" w:rsidP="00351321">
      <w:pPr>
        <w:spacing w:line="360" w:lineRule="auto"/>
        <w:jc w:val="both"/>
        <w:rPr>
          <w:i/>
        </w:rPr>
      </w:pPr>
      <w:r w:rsidRPr="00403CAE">
        <w:rPr>
          <w:i/>
        </w:rPr>
        <w:t>Hackathons</w:t>
      </w:r>
      <w:r>
        <w:t xml:space="preserve"> similares fueron desarrollados en </w:t>
      </w:r>
      <w:r w:rsidR="006F3362" w:rsidRPr="00BF6AD4">
        <w:t>otros lugares como</w:t>
      </w:r>
      <w:r>
        <w:t xml:space="preserve"> </w:t>
      </w:r>
      <w:r w:rsidR="006F3362" w:rsidRPr="00BF6AD4">
        <w:t>el Instituto Tecnológico de Massachusetts y la Universidad de Carolina del Norte de EE.UU</w:t>
      </w:r>
      <w:r w:rsidR="00351321">
        <w:fldChar w:fldCharType="begin" w:fldLock="1"/>
      </w:r>
      <w:r w:rsidR="004745C9">
        <w:instrText>ADDIN CSL_CITATION { "citationItems" : [ { "id" : "ITEM-1", "itemData" : { "DOI" : "10.1007/s10916-015-0247-x", "ISBN" : "0148-5598 (Print) 0148-5598 (Linking)", "ISSN" : "1573689X", "PMID" : "25801544", "author" : [ { "dropping-particle" : "", "family" : "Aungst", "given" : "Timothy Dy", "non-dropping-particle" : "", "parse-names" : false, "suffix" : "" } ], "container-title" : "Journal of Medical Systems", "id" : "ITEM-1", "issue" : "5", "issued" : { "date-parts" : [ [ "2015" ] ] }, "page" : "2", "title" : "Using a Hackathon for Interprofessional Health Education Opportunities", "type" : "article", "volume" : "39" }, "uris" : [ "http://www.mendeley.com/documents/?uuid=6dfc982f-68e2-3aa2-a408-0933070a1d40" ] } ], "mendeley" : { "formattedCitation" : "(Aungst, 2015)", "plainTextFormattedCitation" : "(Aungst, 2015)", "previouslyFormattedCitation" : "(Aungst, 2015)" }, "properties" : {  }, "schema" : "https://github.com/citation-style-language/schema/raw/master/csl-citation.json" }</w:instrText>
      </w:r>
      <w:r w:rsidR="00351321">
        <w:fldChar w:fldCharType="separate"/>
      </w:r>
      <w:r w:rsidR="00351321" w:rsidRPr="00351321">
        <w:rPr>
          <w:noProof/>
        </w:rPr>
        <w:t>(Aungst, 2015)</w:t>
      </w:r>
      <w:r w:rsidR="00351321">
        <w:fldChar w:fldCharType="end"/>
      </w:r>
      <w:r>
        <w:t xml:space="preserve">. Los resultados son similares, ya que consideran la importancia de </w:t>
      </w:r>
      <w:r w:rsidR="00FF34C4">
        <w:t xml:space="preserve">nuevas </w:t>
      </w:r>
      <w:r>
        <w:t>propuesta</w:t>
      </w:r>
      <w:r w:rsidR="00FF34C4">
        <w:t>s</w:t>
      </w:r>
      <w:r>
        <w:t xml:space="preserve"> e innovación en salud, aplicaciones </w:t>
      </w:r>
      <w:r w:rsidR="00586C8B">
        <w:t>tecnológicas</w:t>
      </w:r>
      <w:r>
        <w:t xml:space="preserve">, </w:t>
      </w:r>
      <w:r w:rsidR="00026D2C">
        <w:t>alimenticias y ambientales.</w:t>
      </w:r>
    </w:p>
    <w:p w14:paraId="1DCEE315" w14:textId="5336D3E8" w:rsidR="006137F7" w:rsidRPr="008A25B6" w:rsidRDefault="006137F7" w:rsidP="00184D40">
      <w:pPr>
        <w:spacing w:line="360" w:lineRule="auto"/>
        <w:jc w:val="both"/>
      </w:pPr>
    </w:p>
    <w:p w14:paraId="18382B64" w14:textId="77777777" w:rsidR="00CD3BE6" w:rsidRPr="00996342" w:rsidRDefault="00CD3BE6" w:rsidP="00184D40">
      <w:pPr>
        <w:spacing w:line="360" w:lineRule="auto"/>
        <w:jc w:val="both"/>
      </w:pPr>
    </w:p>
    <w:p w14:paraId="242FBA0C" w14:textId="79100009" w:rsidR="00764A4F" w:rsidRPr="002C6A5D" w:rsidRDefault="00D24F68" w:rsidP="002C6A5D">
      <w:pPr>
        <w:pStyle w:val="ListParagraph"/>
        <w:numPr>
          <w:ilvl w:val="0"/>
          <w:numId w:val="15"/>
        </w:numPr>
        <w:spacing w:line="360" w:lineRule="auto"/>
        <w:jc w:val="both"/>
        <w:rPr>
          <w:b/>
        </w:rPr>
      </w:pPr>
      <w:r w:rsidRPr="002C6A5D">
        <w:rPr>
          <w:b/>
        </w:rPr>
        <w:lastRenderedPageBreak/>
        <w:t>Conclusiones</w:t>
      </w:r>
      <w:r w:rsidR="00764A4F" w:rsidRPr="002C6A5D">
        <w:rPr>
          <w:b/>
        </w:rPr>
        <w:t xml:space="preserve"> </w:t>
      </w:r>
    </w:p>
    <w:p w14:paraId="14AE2D64" w14:textId="77777777" w:rsidR="002C6A5D" w:rsidRPr="002C6A5D" w:rsidRDefault="002C6A5D" w:rsidP="002C6A5D">
      <w:pPr>
        <w:spacing w:line="360" w:lineRule="auto"/>
        <w:ind w:left="360"/>
        <w:jc w:val="both"/>
        <w:rPr>
          <w:b/>
        </w:rPr>
      </w:pPr>
    </w:p>
    <w:p w14:paraId="23808BE6" w14:textId="20DEEDC8" w:rsidR="00764A4F" w:rsidRPr="00996299" w:rsidRDefault="00EE62FE" w:rsidP="00EE62FE">
      <w:pPr>
        <w:spacing w:line="360" w:lineRule="auto"/>
        <w:jc w:val="both"/>
        <w:rPr>
          <w:rFonts w:eastAsia="Times New Roman"/>
          <w:lang w:val="es-PE"/>
        </w:rPr>
      </w:pPr>
      <w:r>
        <w:rPr>
          <w:rFonts w:eastAsia="Times New Roman"/>
          <w:lang w:val="es-PE"/>
        </w:rPr>
        <w:t xml:space="preserve">El Hackathon </w:t>
      </w:r>
      <w:r w:rsidR="00764A4F" w:rsidRPr="00996299">
        <w:rPr>
          <w:rFonts w:eastAsia="Times New Roman"/>
          <w:lang w:val="es-PE"/>
        </w:rPr>
        <w:t>destaca las siguientes conclusiones:</w:t>
      </w:r>
    </w:p>
    <w:p w14:paraId="1583C4C9" w14:textId="3842AEE6" w:rsidR="00764A4F" w:rsidRPr="00BF6AD4" w:rsidRDefault="00EE62FE" w:rsidP="00184D40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eastAsia="Times New Roman" w:hAnsi="Times New Roman"/>
          <w:lang w:val="es-PE"/>
        </w:rPr>
        <w:t>Permite g</w:t>
      </w:r>
      <w:r w:rsidR="00764A4F" w:rsidRPr="00996299">
        <w:rPr>
          <w:rFonts w:ascii="Times New Roman" w:eastAsia="Times New Roman" w:hAnsi="Times New Roman"/>
          <w:lang w:val="es-PE"/>
        </w:rPr>
        <w:t>enera</w:t>
      </w:r>
      <w:r>
        <w:rPr>
          <w:rFonts w:ascii="Times New Roman" w:eastAsia="Times New Roman" w:hAnsi="Times New Roman"/>
          <w:lang w:val="es-PE"/>
        </w:rPr>
        <w:t>r</w:t>
      </w:r>
      <w:r w:rsidR="00764A4F" w:rsidRPr="00996299">
        <w:rPr>
          <w:rFonts w:ascii="Times New Roman" w:eastAsia="Times New Roman" w:hAnsi="Times New Roman"/>
          <w:lang w:val="es-PE"/>
        </w:rPr>
        <w:t xml:space="preserve"> nuevos proyectos de emprendimiento e innovación, incluyendo proyectos de fin de titulación en investigación básica y aplicada.</w:t>
      </w:r>
    </w:p>
    <w:p w14:paraId="7B210F69" w14:textId="12CEB9E5" w:rsidR="00764A4F" w:rsidRPr="00BF6AD4" w:rsidRDefault="00764A4F" w:rsidP="00184D40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</w:rPr>
      </w:pPr>
      <w:r w:rsidRPr="008A25B6">
        <w:rPr>
          <w:rFonts w:ascii="Times New Roman" w:eastAsia="Times New Roman" w:hAnsi="Times New Roman"/>
          <w:lang w:val="es-PE"/>
        </w:rPr>
        <w:t>Fortalec</w:t>
      </w:r>
      <w:r w:rsidR="00EE62FE">
        <w:rPr>
          <w:rFonts w:ascii="Times New Roman" w:eastAsia="Times New Roman" w:hAnsi="Times New Roman"/>
          <w:lang w:val="es-PE"/>
        </w:rPr>
        <w:t>er</w:t>
      </w:r>
      <w:r w:rsidRPr="008A25B6">
        <w:rPr>
          <w:rFonts w:ascii="Times New Roman" w:eastAsia="Times New Roman" w:hAnsi="Times New Roman"/>
          <w:lang w:val="es-PE"/>
        </w:rPr>
        <w:t xml:space="preserve"> e</w:t>
      </w:r>
      <w:r w:rsidR="00EE62FE">
        <w:rPr>
          <w:rFonts w:ascii="Times New Roman" w:eastAsia="Times New Roman" w:hAnsi="Times New Roman"/>
          <w:lang w:val="es-PE"/>
        </w:rPr>
        <w:t>l</w:t>
      </w:r>
      <w:r w:rsidRPr="008A25B6">
        <w:rPr>
          <w:rFonts w:ascii="Times New Roman" w:eastAsia="Times New Roman" w:hAnsi="Times New Roman"/>
          <w:lang w:val="es-PE"/>
        </w:rPr>
        <w:t xml:space="preserve"> trabajo activo y multidisciplinar creando la idea de trabajo comunitario a través de un intenso aprendizaje basado en problemas.</w:t>
      </w:r>
    </w:p>
    <w:p w14:paraId="3E59186B" w14:textId="3E46F2FD" w:rsidR="00764A4F" w:rsidRPr="00BF6AD4" w:rsidRDefault="00764A4F" w:rsidP="00EE62FE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</w:rPr>
      </w:pPr>
      <w:r w:rsidRPr="008A25B6">
        <w:rPr>
          <w:rFonts w:ascii="Times New Roman" w:eastAsia="Times New Roman" w:hAnsi="Times New Roman"/>
          <w:lang w:val="es-PE"/>
        </w:rPr>
        <w:t>Aprovech</w:t>
      </w:r>
      <w:r w:rsidR="00EE62FE">
        <w:rPr>
          <w:rFonts w:ascii="Times New Roman" w:eastAsia="Times New Roman" w:hAnsi="Times New Roman"/>
          <w:lang w:val="es-PE"/>
        </w:rPr>
        <w:t>ar</w:t>
      </w:r>
      <w:r w:rsidRPr="008A25B6">
        <w:rPr>
          <w:rFonts w:ascii="Times New Roman" w:eastAsia="Times New Roman" w:hAnsi="Times New Roman"/>
          <w:lang w:val="es-PE"/>
        </w:rPr>
        <w:t xml:space="preserve"> el tiempo en el trabajo </w:t>
      </w:r>
      <w:r w:rsidR="00EE62FE">
        <w:rPr>
          <w:rFonts w:ascii="Times New Roman" w:eastAsia="Times New Roman" w:hAnsi="Times New Roman"/>
          <w:lang w:val="es-PE"/>
        </w:rPr>
        <w:t xml:space="preserve">para </w:t>
      </w:r>
      <w:r w:rsidRPr="008A25B6">
        <w:rPr>
          <w:rFonts w:ascii="Times New Roman" w:eastAsia="Times New Roman" w:hAnsi="Times New Roman"/>
          <w:lang w:val="es-PE"/>
        </w:rPr>
        <w:t>fortalec</w:t>
      </w:r>
      <w:r w:rsidR="00EE62FE">
        <w:rPr>
          <w:rFonts w:ascii="Times New Roman" w:eastAsia="Times New Roman" w:hAnsi="Times New Roman"/>
          <w:lang w:val="es-PE"/>
        </w:rPr>
        <w:t>er</w:t>
      </w:r>
      <w:r w:rsidRPr="008A25B6">
        <w:rPr>
          <w:rFonts w:ascii="Times New Roman" w:eastAsia="Times New Roman" w:hAnsi="Times New Roman"/>
          <w:lang w:val="es-PE"/>
        </w:rPr>
        <w:t xml:space="preserve"> habilidades de comunicación y orientación universitaria. </w:t>
      </w:r>
    </w:p>
    <w:p w14:paraId="7B0AA2A6" w14:textId="42E4A98E" w:rsidR="00764A4F" w:rsidRPr="00BF6AD4" w:rsidRDefault="00764A4F" w:rsidP="00184D40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</w:rPr>
      </w:pPr>
      <w:r w:rsidRPr="008A25B6">
        <w:rPr>
          <w:rFonts w:ascii="Times New Roman" w:eastAsia="Times New Roman" w:hAnsi="Times New Roman"/>
          <w:lang w:val="es-PE"/>
        </w:rPr>
        <w:t>Mejora</w:t>
      </w:r>
      <w:r w:rsidR="000A02D5">
        <w:rPr>
          <w:rFonts w:ascii="Times New Roman" w:eastAsia="Times New Roman" w:hAnsi="Times New Roman"/>
          <w:lang w:val="es-PE"/>
        </w:rPr>
        <w:t>miento</w:t>
      </w:r>
      <w:r w:rsidRPr="008A25B6">
        <w:rPr>
          <w:rFonts w:ascii="Times New Roman" w:eastAsia="Times New Roman" w:hAnsi="Times New Roman"/>
          <w:lang w:val="es-PE"/>
        </w:rPr>
        <w:t xml:space="preserve"> de la enseñanza-aprendizaje de las matemáticas y su aplicación en la búsqueda de soluciones a problemas cotidianos </w:t>
      </w:r>
    </w:p>
    <w:p w14:paraId="6FDBA6A5" w14:textId="63BF4BC8" w:rsidR="00764A4F" w:rsidRPr="00BF6AD4" w:rsidRDefault="00764A4F" w:rsidP="00184D40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</w:rPr>
      </w:pPr>
      <w:r w:rsidRPr="008A25B6">
        <w:rPr>
          <w:rFonts w:ascii="Times New Roman" w:eastAsia="Times New Roman" w:hAnsi="Times New Roman"/>
          <w:lang w:val="es-PE"/>
        </w:rPr>
        <w:t>Motiv</w:t>
      </w:r>
      <w:r w:rsidR="00EE62FE">
        <w:rPr>
          <w:rFonts w:ascii="Times New Roman" w:eastAsia="Times New Roman" w:hAnsi="Times New Roman"/>
          <w:lang w:val="es-PE"/>
        </w:rPr>
        <w:t>ar la participación</w:t>
      </w:r>
      <w:r w:rsidRPr="008A25B6">
        <w:rPr>
          <w:rFonts w:ascii="Times New Roman" w:eastAsia="Times New Roman" w:hAnsi="Times New Roman"/>
          <w:lang w:val="es-PE"/>
        </w:rPr>
        <w:t xml:space="preserve"> de profesores participante</w:t>
      </w:r>
      <w:r w:rsidR="00CB62AB">
        <w:rPr>
          <w:rFonts w:ascii="Times New Roman" w:eastAsia="Times New Roman" w:hAnsi="Times New Roman"/>
          <w:lang w:val="es-PE"/>
        </w:rPr>
        <w:t>s</w:t>
      </w:r>
      <w:r w:rsidRPr="008A25B6">
        <w:rPr>
          <w:rFonts w:ascii="Times New Roman" w:eastAsia="Times New Roman" w:hAnsi="Times New Roman"/>
          <w:lang w:val="es-PE"/>
        </w:rPr>
        <w:t xml:space="preserve"> a poner en práctica la metodología </w:t>
      </w:r>
      <w:r w:rsidRPr="008A25B6">
        <w:rPr>
          <w:rFonts w:ascii="Times New Roman" w:eastAsia="Times New Roman" w:hAnsi="Times New Roman"/>
          <w:i/>
          <w:iCs/>
          <w:lang w:val="es-PE"/>
        </w:rPr>
        <w:t>Hackathon</w:t>
      </w:r>
      <w:r w:rsidRPr="008A25B6">
        <w:rPr>
          <w:rFonts w:ascii="Times New Roman" w:eastAsia="Times New Roman" w:hAnsi="Times New Roman"/>
          <w:lang w:val="es-PE"/>
        </w:rPr>
        <w:t xml:space="preserve"> con sus alumnos, para que ellos a su vez desarrollen nue</w:t>
      </w:r>
      <w:r w:rsidRPr="00996342">
        <w:rPr>
          <w:rFonts w:ascii="Times New Roman" w:eastAsia="Times New Roman" w:hAnsi="Times New Roman"/>
          <w:lang w:val="es-PE"/>
        </w:rPr>
        <w:t xml:space="preserve">vas habilidades y destrezas </w:t>
      </w:r>
      <w:r w:rsidR="00CB62AB">
        <w:rPr>
          <w:rFonts w:ascii="Times New Roman" w:eastAsia="Times New Roman" w:hAnsi="Times New Roman"/>
          <w:lang w:val="es-PE"/>
        </w:rPr>
        <w:t>y puedan</w:t>
      </w:r>
      <w:r w:rsidR="00CB62AB" w:rsidRPr="00996342">
        <w:rPr>
          <w:rFonts w:ascii="Times New Roman" w:eastAsia="Times New Roman" w:hAnsi="Times New Roman"/>
          <w:lang w:val="es-PE"/>
        </w:rPr>
        <w:t xml:space="preserve"> </w:t>
      </w:r>
      <w:r w:rsidRPr="00996342">
        <w:rPr>
          <w:rFonts w:ascii="Times New Roman" w:eastAsia="Times New Roman" w:hAnsi="Times New Roman"/>
          <w:lang w:val="es-PE"/>
        </w:rPr>
        <w:t xml:space="preserve">identificar soluciones a problemas en su </w:t>
      </w:r>
      <w:r w:rsidR="00CB62AB">
        <w:rPr>
          <w:rFonts w:ascii="Times New Roman" w:eastAsia="Times New Roman" w:hAnsi="Times New Roman"/>
          <w:lang w:val="es-PE"/>
        </w:rPr>
        <w:t>á</w:t>
      </w:r>
      <w:r w:rsidRPr="00996342">
        <w:rPr>
          <w:rFonts w:ascii="Times New Roman" w:eastAsia="Times New Roman" w:hAnsi="Times New Roman"/>
          <w:lang w:val="es-PE"/>
        </w:rPr>
        <w:t>mbito profesional.</w:t>
      </w:r>
    </w:p>
    <w:p w14:paraId="4CBA6E6A" w14:textId="77777777" w:rsidR="00965F25" w:rsidRPr="008A25B6" w:rsidRDefault="00965F25" w:rsidP="00184D40">
      <w:pPr>
        <w:spacing w:line="360" w:lineRule="auto"/>
      </w:pPr>
    </w:p>
    <w:p w14:paraId="51AD14B4" w14:textId="0495879A" w:rsidR="00096825" w:rsidRPr="00996342" w:rsidRDefault="002C7ED9" w:rsidP="00184D40">
      <w:pPr>
        <w:spacing w:line="360" w:lineRule="auto"/>
        <w:rPr>
          <w:b/>
          <w:lang w:val="es-ES"/>
        </w:rPr>
      </w:pPr>
      <w:r w:rsidRPr="00996342">
        <w:rPr>
          <w:b/>
          <w:lang w:val="es-ES"/>
        </w:rPr>
        <w:t>5. Agradecimientos</w:t>
      </w:r>
    </w:p>
    <w:p w14:paraId="75E3F95C" w14:textId="2E3C3573" w:rsidR="0028486E" w:rsidRPr="00BF6AD4" w:rsidRDefault="008727A5" w:rsidP="008727A5">
      <w:pPr>
        <w:spacing w:line="360" w:lineRule="auto"/>
        <w:jc w:val="both"/>
      </w:pPr>
      <w:r>
        <w:rPr>
          <w:lang w:val="es-ES"/>
        </w:rPr>
        <w:t xml:space="preserve">A los </w:t>
      </w:r>
      <w:r w:rsidRPr="00BF6AD4">
        <w:rPr>
          <w:lang w:val="es-ES"/>
        </w:rPr>
        <w:t xml:space="preserve">estudiantes y profesores de la sección de fisicoquímica y matemáticas de la Universidad Técnica Particular de Loja </w:t>
      </w:r>
      <w:r>
        <w:rPr>
          <w:lang w:val="es-ES"/>
        </w:rPr>
        <w:t>u</w:t>
      </w:r>
      <w:r w:rsidR="0028486E" w:rsidRPr="00BF6AD4">
        <w:rPr>
          <w:lang w:val="es-ES"/>
        </w:rPr>
        <w:t>n espe</w:t>
      </w:r>
      <w:r w:rsidR="00686091" w:rsidRPr="00BF6AD4">
        <w:rPr>
          <w:lang w:val="es-ES"/>
        </w:rPr>
        <w:t>cial reconocimiento y agradecim</w:t>
      </w:r>
      <w:r w:rsidR="0028486E" w:rsidRPr="00BF6AD4">
        <w:rPr>
          <w:lang w:val="es-ES"/>
        </w:rPr>
        <w:t>i</w:t>
      </w:r>
      <w:r w:rsidR="00686091" w:rsidRPr="00BF6AD4">
        <w:rPr>
          <w:lang w:val="es-ES"/>
        </w:rPr>
        <w:t>e</w:t>
      </w:r>
      <w:r>
        <w:rPr>
          <w:lang w:val="es-ES"/>
        </w:rPr>
        <w:t>nto</w:t>
      </w:r>
      <w:r w:rsidR="00F677EC" w:rsidRPr="00BF6AD4">
        <w:rPr>
          <w:lang w:val="es-ES"/>
        </w:rPr>
        <w:t>. A</w:t>
      </w:r>
      <w:r w:rsidR="0028486E" w:rsidRPr="00BF6AD4">
        <w:rPr>
          <w:lang w:val="es-ES"/>
        </w:rPr>
        <w:t xml:space="preserve"> quienes</w:t>
      </w:r>
      <w:r w:rsidR="00F677EC" w:rsidRPr="00BF6AD4">
        <w:rPr>
          <w:lang w:val="es-ES"/>
        </w:rPr>
        <w:t xml:space="preserve"> participaron como jurado durante el evento y </w:t>
      </w:r>
      <w:r w:rsidR="0028486E" w:rsidRPr="00BF6AD4">
        <w:rPr>
          <w:lang w:val="es-ES"/>
        </w:rPr>
        <w:t xml:space="preserve">aportaron directamente para la realización y </w:t>
      </w:r>
      <w:r w:rsidR="00761496" w:rsidRPr="00BF6AD4">
        <w:rPr>
          <w:lang w:val="es-ES"/>
        </w:rPr>
        <w:t>consecución</w:t>
      </w:r>
      <w:r w:rsidR="0028486E" w:rsidRPr="00BF6AD4">
        <w:rPr>
          <w:lang w:val="es-ES"/>
        </w:rPr>
        <w:t xml:space="preserve"> de este proyecto. Al Vicerrector</w:t>
      </w:r>
      <w:r>
        <w:rPr>
          <w:lang w:val="es-ES"/>
        </w:rPr>
        <w:t>ado</w:t>
      </w:r>
      <w:r w:rsidR="0028486E" w:rsidRPr="00BF6AD4">
        <w:rPr>
          <w:lang w:val="es-ES"/>
        </w:rPr>
        <w:t xml:space="preserve"> académico </w:t>
      </w:r>
      <w:r>
        <w:rPr>
          <w:lang w:val="es-ES"/>
        </w:rPr>
        <w:t>por el</w:t>
      </w:r>
      <w:r w:rsidR="002C6A5D">
        <w:rPr>
          <w:lang w:val="es-ES"/>
        </w:rPr>
        <w:t xml:space="preserve"> </w:t>
      </w:r>
      <w:r w:rsidR="0028486E" w:rsidRPr="00BF6AD4">
        <w:rPr>
          <w:lang w:val="es-ES"/>
        </w:rPr>
        <w:t>apoy</w:t>
      </w:r>
      <w:r w:rsidR="002C6A5D">
        <w:rPr>
          <w:lang w:val="es-ES"/>
        </w:rPr>
        <w:t>o</w:t>
      </w:r>
      <w:r w:rsidR="0028486E" w:rsidRPr="00BF6AD4">
        <w:rPr>
          <w:lang w:val="es-ES"/>
        </w:rPr>
        <w:t xml:space="preserve"> y desarrollo del mismo.</w:t>
      </w:r>
    </w:p>
    <w:p w14:paraId="3E31F0AD" w14:textId="77777777" w:rsidR="00834FDC" w:rsidRPr="002C6A5D" w:rsidRDefault="00834FDC" w:rsidP="004745C9">
      <w:pPr>
        <w:rPr>
          <w:b/>
        </w:rPr>
      </w:pPr>
    </w:p>
    <w:p w14:paraId="42262AFF" w14:textId="11C31234" w:rsidR="009E690E" w:rsidRDefault="009E690E">
      <w:pPr>
        <w:rPr>
          <w:b/>
        </w:rPr>
      </w:pPr>
      <w:r>
        <w:rPr>
          <w:b/>
        </w:rPr>
        <w:br w:type="page"/>
      </w:r>
    </w:p>
    <w:p w14:paraId="039E1BB4" w14:textId="77777777" w:rsidR="000E5AC7" w:rsidRPr="002C6A5D" w:rsidRDefault="000E5AC7" w:rsidP="004745C9">
      <w:pPr>
        <w:rPr>
          <w:b/>
        </w:rPr>
      </w:pPr>
    </w:p>
    <w:p w14:paraId="0DCE4667" w14:textId="71CC64BD" w:rsidR="00351321" w:rsidRDefault="00B26D97" w:rsidP="004745C9">
      <w:pPr>
        <w:rPr>
          <w:b/>
          <w:lang w:val="en-US"/>
        </w:rPr>
      </w:pPr>
      <w:r>
        <w:rPr>
          <w:b/>
          <w:lang w:val="en-US"/>
        </w:rPr>
        <w:t>Referencias</w:t>
      </w:r>
    </w:p>
    <w:p w14:paraId="561015EE" w14:textId="77777777" w:rsidR="000E5AC7" w:rsidRDefault="000E5AC7" w:rsidP="004745C9">
      <w:pPr>
        <w:rPr>
          <w:b/>
          <w:lang w:val="en-US"/>
        </w:rPr>
      </w:pPr>
    </w:p>
    <w:p w14:paraId="74DE3B1E" w14:textId="57996655" w:rsidR="00121069" w:rsidRPr="00F43E7D" w:rsidRDefault="00121069" w:rsidP="0053082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  <w:r>
        <w:fldChar w:fldCharType="begin"/>
      </w:r>
      <w:r w:rsidRPr="00F43E7D">
        <w:rPr>
          <w:lang w:val="en-US"/>
        </w:rPr>
        <w:instrText xml:space="preserve"> ADDIN PAPERS2_CITATIONS &lt;papers2_bibliography/&gt;</w:instrText>
      </w:r>
      <w:r>
        <w:fldChar w:fldCharType="separate"/>
      </w:r>
      <w:r w:rsidRPr="00F43E7D">
        <w:rPr>
          <w:lang w:val="en-US" w:eastAsia="es-ES"/>
        </w:rPr>
        <w:t xml:space="preserve">Aungst, T. D. (2015). Using a Hackathon for Interprofessional Health Education Opportunities. </w:t>
      </w:r>
      <w:r w:rsidRPr="00F43E7D">
        <w:rPr>
          <w:i/>
          <w:iCs/>
          <w:lang w:val="en-US" w:eastAsia="es-ES"/>
        </w:rPr>
        <w:t>Journal of Medical Systems</w:t>
      </w:r>
      <w:r w:rsidRPr="00F43E7D">
        <w:rPr>
          <w:lang w:val="en-US" w:eastAsia="es-ES"/>
        </w:rPr>
        <w:t xml:space="preserve">, </w:t>
      </w:r>
      <w:r w:rsidRPr="00F43E7D">
        <w:rPr>
          <w:i/>
          <w:iCs/>
          <w:lang w:val="en-US" w:eastAsia="es-ES"/>
        </w:rPr>
        <w:t>39</w:t>
      </w:r>
      <w:r w:rsidRPr="00F43E7D">
        <w:rPr>
          <w:lang w:val="en-US" w:eastAsia="es-ES"/>
        </w:rPr>
        <w:t>(5)</w:t>
      </w:r>
      <w:r w:rsidR="0053082C">
        <w:rPr>
          <w:lang w:val="en-US" w:eastAsia="es-ES"/>
        </w:rPr>
        <w:t xml:space="preserve"> 1-2. </w:t>
      </w:r>
      <w:r w:rsidR="00CB62AB">
        <w:rPr>
          <w:lang w:val="en-US" w:eastAsia="es-ES"/>
        </w:rPr>
        <w:t>Recuperado de</w:t>
      </w:r>
      <w:r w:rsidRPr="00F43E7D">
        <w:rPr>
          <w:lang w:val="en-US" w:eastAsia="es-ES"/>
        </w:rPr>
        <w:t xml:space="preserve"> http://doi.org/10.1007/s10916-015-0247-x</w:t>
      </w:r>
    </w:p>
    <w:p w14:paraId="268392B0" w14:textId="77777777" w:rsidR="00B26D97" w:rsidRDefault="00B26D97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</w:p>
    <w:p w14:paraId="0C8EE184" w14:textId="63D08852" w:rsidR="00121069" w:rsidRDefault="00121069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  <w:r w:rsidRPr="00F43E7D">
        <w:rPr>
          <w:lang w:val="en-US" w:eastAsia="es-ES"/>
        </w:rPr>
        <w:t xml:space="preserve">Calco, M. &amp; Veeck, A. (2015). The Markathon: Adapting the Hackathon Model for an Introductory Marketing Class Project. </w:t>
      </w:r>
      <w:r w:rsidRPr="00F43E7D">
        <w:rPr>
          <w:i/>
          <w:iCs/>
          <w:lang w:val="en-US" w:eastAsia="es-ES"/>
        </w:rPr>
        <w:t>Marketing Education Review</w:t>
      </w:r>
      <w:r w:rsidRPr="00F43E7D">
        <w:rPr>
          <w:lang w:val="en-US" w:eastAsia="es-ES"/>
        </w:rPr>
        <w:t xml:space="preserve">, </w:t>
      </w:r>
      <w:r w:rsidRPr="00F43E7D">
        <w:rPr>
          <w:i/>
          <w:iCs/>
          <w:lang w:val="en-US" w:eastAsia="es-ES"/>
        </w:rPr>
        <w:t>25</w:t>
      </w:r>
      <w:r w:rsidRPr="00F43E7D">
        <w:rPr>
          <w:lang w:val="en-US" w:eastAsia="es-ES"/>
        </w:rPr>
        <w:t>(1), 33</w:t>
      </w:r>
      <w:r w:rsidR="00E03854">
        <w:rPr>
          <w:lang w:val="en-US" w:eastAsia="es-ES"/>
        </w:rPr>
        <w:t>-</w:t>
      </w:r>
      <w:r w:rsidRPr="00F43E7D">
        <w:rPr>
          <w:lang w:val="en-US" w:eastAsia="es-ES"/>
        </w:rPr>
        <w:t xml:space="preserve">38. </w:t>
      </w:r>
      <w:r w:rsidR="00CB62AB">
        <w:rPr>
          <w:lang w:val="en-US" w:eastAsia="es-ES"/>
        </w:rPr>
        <w:t xml:space="preserve">Recuperado de </w:t>
      </w:r>
      <w:r w:rsidRPr="00F43E7D">
        <w:rPr>
          <w:lang w:val="en-US" w:eastAsia="es-ES"/>
        </w:rPr>
        <w:t>http://doi.org/10.1080/10528008.2015.999600</w:t>
      </w:r>
    </w:p>
    <w:p w14:paraId="209F347E" w14:textId="77777777" w:rsidR="00B26D97" w:rsidRDefault="00B26D97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</w:p>
    <w:p w14:paraId="606E42EB" w14:textId="154C2840" w:rsidR="00121069" w:rsidRPr="00403CAE" w:rsidRDefault="00121069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s-CR" w:eastAsia="es-ES"/>
        </w:rPr>
      </w:pPr>
      <w:r w:rsidRPr="00F43E7D">
        <w:rPr>
          <w:lang w:val="en-US" w:eastAsia="es-ES"/>
        </w:rPr>
        <w:t xml:space="preserve">Nandi, A. &amp; Mandernach, M. (2016). </w:t>
      </w:r>
      <w:r w:rsidRPr="00403CAE">
        <w:rPr>
          <w:i/>
          <w:lang w:val="en-US" w:eastAsia="es-ES"/>
        </w:rPr>
        <w:t>Hackathons as an Informal Learning Platform</w:t>
      </w:r>
      <w:r w:rsidRPr="00F43E7D">
        <w:rPr>
          <w:lang w:val="en-US" w:eastAsia="es-ES"/>
        </w:rPr>
        <w:t xml:space="preserve"> (pp. 346</w:t>
      </w:r>
      <w:r w:rsidR="00E03854">
        <w:rPr>
          <w:lang w:val="en-US" w:eastAsia="es-ES"/>
        </w:rPr>
        <w:t>-</w:t>
      </w:r>
      <w:r w:rsidRPr="00F43E7D">
        <w:rPr>
          <w:lang w:val="en-US" w:eastAsia="es-ES"/>
        </w:rPr>
        <w:t>351). Presented at the the 47th ACM Technical Symposium, New York, New York, USA: ACM Press.</w:t>
      </w:r>
      <w:r w:rsidR="00CB62AB">
        <w:rPr>
          <w:lang w:val="en-US" w:eastAsia="es-ES"/>
        </w:rPr>
        <w:t xml:space="preserve"> </w:t>
      </w:r>
      <w:r w:rsidR="00CB62AB" w:rsidRPr="00403CAE">
        <w:rPr>
          <w:lang w:val="es-CR" w:eastAsia="es-ES"/>
        </w:rPr>
        <w:t>Recuperado de</w:t>
      </w:r>
      <w:r w:rsidRPr="00403CAE">
        <w:rPr>
          <w:lang w:val="es-CR" w:eastAsia="es-ES"/>
        </w:rPr>
        <w:t xml:space="preserve"> http://doi.org/10.1145/2839509.2844590</w:t>
      </w:r>
    </w:p>
    <w:p w14:paraId="03F1C088" w14:textId="77777777" w:rsidR="00CD3BE6" w:rsidRPr="00403CAE" w:rsidRDefault="00CD3BE6" w:rsidP="002F568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lang w:val="es-CR" w:eastAsia="es-ES"/>
        </w:rPr>
      </w:pPr>
    </w:p>
    <w:p w14:paraId="010A1388" w14:textId="63D85D19" w:rsidR="00121069" w:rsidRPr="00F43E7D" w:rsidRDefault="00121069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  <w:r w:rsidRPr="00403CAE">
        <w:rPr>
          <w:lang w:val="es-CR" w:eastAsia="es-ES"/>
        </w:rPr>
        <w:t xml:space="preserve">Silver, J. K., Binder, D. S., Zubcevik, N. </w:t>
      </w:r>
      <w:r w:rsidRPr="00403CAE">
        <w:rPr>
          <w:lang w:val="de-DE" w:eastAsia="es-ES"/>
        </w:rPr>
        <w:t xml:space="preserve">&amp; Zafonte, R. D. (2016). </w:t>
      </w:r>
      <w:r w:rsidRPr="00F43E7D">
        <w:rPr>
          <w:lang w:val="en-US" w:eastAsia="es-ES"/>
        </w:rPr>
        <w:t xml:space="preserve">Healthcare Hackathons Provide Educational and Innovation Opportunities: A Case Study and Best Practice Recommendations. </w:t>
      </w:r>
      <w:r w:rsidRPr="00F43E7D">
        <w:rPr>
          <w:i/>
          <w:iCs/>
          <w:lang w:val="en-US" w:eastAsia="es-ES"/>
        </w:rPr>
        <w:t>Journal of Medical Systems</w:t>
      </w:r>
      <w:r w:rsidRPr="00F43E7D">
        <w:rPr>
          <w:lang w:val="en-US" w:eastAsia="es-ES"/>
        </w:rPr>
        <w:t xml:space="preserve">, </w:t>
      </w:r>
      <w:r w:rsidRPr="00F43E7D">
        <w:rPr>
          <w:i/>
          <w:iCs/>
          <w:lang w:val="en-US" w:eastAsia="es-ES"/>
        </w:rPr>
        <w:t>40</w:t>
      </w:r>
      <w:r w:rsidRPr="00F43E7D">
        <w:rPr>
          <w:lang w:val="en-US" w:eastAsia="es-ES"/>
        </w:rPr>
        <w:t xml:space="preserve">(7), </w:t>
      </w:r>
      <w:r w:rsidR="00E03854" w:rsidRPr="004F13C1">
        <w:rPr>
          <w:lang w:val="en-US" w:eastAsia="es-ES"/>
        </w:rPr>
        <w:t>1-7</w:t>
      </w:r>
      <w:r w:rsidRPr="00F43E7D">
        <w:rPr>
          <w:lang w:val="en-US" w:eastAsia="es-ES"/>
        </w:rPr>
        <w:t xml:space="preserve">. </w:t>
      </w:r>
      <w:r w:rsidR="00CB62AB">
        <w:rPr>
          <w:lang w:val="en-US" w:eastAsia="es-ES"/>
        </w:rPr>
        <w:t xml:space="preserve">Recuperado de </w:t>
      </w:r>
      <w:r w:rsidRPr="00F43E7D">
        <w:rPr>
          <w:lang w:val="en-US" w:eastAsia="es-ES"/>
        </w:rPr>
        <w:t>http://doi.org/10.1007/s10916-016-0532-3</w:t>
      </w:r>
    </w:p>
    <w:p w14:paraId="16AD955A" w14:textId="77777777" w:rsidR="00B26D97" w:rsidRDefault="00B26D97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  <w:rPr>
          <w:lang w:val="en-US" w:eastAsia="es-ES"/>
        </w:rPr>
      </w:pPr>
    </w:p>
    <w:p w14:paraId="42D14A80" w14:textId="1F2633FD" w:rsidR="00BD728A" w:rsidRPr="00996299" w:rsidRDefault="00B26D97" w:rsidP="00CD3BE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00" w:hanging="400"/>
        <w:jc w:val="both"/>
      </w:pPr>
      <w:r w:rsidRPr="00403CAE">
        <w:rPr>
          <w:lang w:val="es-CR" w:eastAsia="es-ES"/>
        </w:rPr>
        <w:t>Zabalza</w:t>
      </w:r>
      <w:r w:rsidR="00121069" w:rsidRPr="00403CAE">
        <w:rPr>
          <w:lang w:val="es-CR" w:eastAsia="es-ES"/>
        </w:rPr>
        <w:t xml:space="preserve">, M. A. (2004). </w:t>
      </w:r>
      <w:r w:rsidR="00121069">
        <w:rPr>
          <w:lang w:eastAsia="es-ES"/>
        </w:rPr>
        <w:t>Innovaci</w:t>
      </w:r>
      <w:r w:rsidR="00CB62AB">
        <w:rPr>
          <w:lang w:eastAsia="es-ES"/>
        </w:rPr>
        <w:t>ó</w:t>
      </w:r>
      <w:r w:rsidR="00121069">
        <w:rPr>
          <w:lang w:eastAsia="es-ES"/>
        </w:rPr>
        <w:t>n en la Ense</w:t>
      </w:r>
      <w:r w:rsidR="00CB62AB">
        <w:rPr>
          <w:lang w:eastAsia="es-ES"/>
        </w:rPr>
        <w:t>ñ</w:t>
      </w:r>
      <w:r w:rsidR="00121069">
        <w:rPr>
          <w:lang w:eastAsia="es-ES"/>
        </w:rPr>
        <w:t xml:space="preserve">anza Universitaria. </w:t>
      </w:r>
      <w:r w:rsidR="00121069">
        <w:rPr>
          <w:i/>
          <w:iCs/>
          <w:lang w:eastAsia="es-ES"/>
        </w:rPr>
        <w:t>Contextos</w:t>
      </w:r>
      <w:r>
        <w:rPr>
          <w:i/>
          <w:iCs/>
          <w:lang w:eastAsia="es-ES"/>
        </w:rPr>
        <w:t xml:space="preserve"> Educativos. Revista </w:t>
      </w:r>
      <w:r w:rsidR="00403CAE">
        <w:rPr>
          <w:i/>
          <w:iCs/>
          <w:lang w:eastAsia="es-ES"/>
        </w:rPr>
        <w:t>d</w:t>
      </w:r>
      <w:r>
        <w:rPr>
          <w:i/>
          <w:iCs/>
          <w:lang w:eastAsia="es-ES"/>
        </w:rPr>
        <w:t>e Educación</w:t>
      </w:r>
      <w:r w:rsidR="00121069">
        <w:rPr>
          <w:lang w:eastAsia="es-ES"/>
        </w:rPr>
        <w:t xml:space="preserve">, </w:t>
      </w:r>
      <w:r w:rsidR="00121069">
        <w:rPr>
          <w:i/>
          <w:iCs/>
          <w:lang w:eastAsia="es-ES"/>
        </w:rPr>
        <w:t>0</w:t>
      </w:r>
      <w:r>
        <w:rPr>
          <w:lang w:eastAsia="es-ES"/>
        </w:rPr>
        <w:t>(6), 113-</w:t>
      </w:r>
      <w:r w:rsidR="00121069">
        <w:rPr>
          <w:lang w:eastAsia="es-ES"/>
        </w:rPr>
        <w:t>136.</w:t>
      </w:r>
      <w:r w:rsidR="00CB62AB">
        <w:rPr>
          <w:lang w:eastAsia="es-ES"/>
        </w:rPr>
        <w:t xml:space="preserve"> Recuperado de</w:t>
      </w:r>
      <w:r w:rsidR="00121069">
        <w:rPr>
          <w:lang w:eastAsia="es-ES"/>
        </w:rPr>
        <w:t xml:space="preserve"> http://doi.org/10.18172/con.531</w:t>
      </w:r>
      <w:r w:rsidR="00121069">
        <w:fldChar w:fldCharType="end"/>
      </w:r>
    </w:p>
    <w:sectPr w:rsidR="00BD728A" w:rsidRPr="00996299" w:rsidSect="005F17CA">
      <w:headerReference w:type="default" r:id="rId15"/>
      <w:footerReference w:type="default" r:id="rId16"/>
      <w:pgSz w:w="11900" w:h="16840"/>
      <w:pgMar w:top="1138" w:right="1138" w:bottom="1138" w:left="1138" w:header="706" w:footer="706" w:gutter="0"/>
      <w:pgNumType w:start="119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FAE9926" w16cid:durableId="1E7345CC"/>
  <w16cid:commentId w16cid:paraId="1141FD28" w16cid:durableId="1E734C8B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4D5EBD4" w14:textId="77777777" w:rsidR="00C73EB8" w:rsidRDefault="00C73EB8" w:rsidP="00B24A6F">
      <w:r>
        <w:separator/>
      </w:r>
    </w:p>
  </w:endnote>
  <w:endnote w:type="continuationSeparator" w:id="0">
    <w:p w14:paraId="77D2FD2B" w14:textId="77777777" w:rsidR="00C73EB8" w:rsidRDefault="00C73EB8" w:rsidP="00B24A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-Itali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Liberation Serif">
    <w:altName w:val="Times New Roman"/>
    <w:charset w:val="00"/>
    <w:family w:val="roman"/>
    <w:pitch w:val="variable"/>
    <w:sig w:usb0="E0000AFF" w:usb1="500078FF" w:usb2="00000021" w:usb3="00000000" w:csb0="000001B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430502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AD49E9" w14:textId="77777777" w:rsidR="00834FDC" w:rsidRDefault="00834FDC">
        <w:pPr>
          <w:pStyle w:val="Footer"/>
          <w:jc w:val="right"/>
        </w:pPr>
      </w:p>
      <w:sdt>
        <w:sdtPr>
          <w:id w:val="-938597678"/>
          <w:docPartObj>
            <w:docPartGallery w:val="Page Numbers (Bottom of Page)"/>
            <w:docPartUnique/>
          </w:docPartObj>
        </w:sdtPr>
        <w:sdtEndPr>
          <w:rPr>
            <w:noProof/>
            <w:sz w:val="20"/>
          </w:rPr>
        </w:sdtEndPr>
        <w:sdtContent>
          <w:p w14:paraId="251680DB" w14:textId="77777777" w:rsidR="00834FDC" w:rsidRDefault="00834FDC" w:rsidP="00834FDC">
            <w:pPr>
              <w:pStyle w:val="Footer"/>
              <w:jc w:val="center"/>
              <w:rPr>
                <w:rFonts w:ascii="Arial Narrow" w:hAnsi="Arial Narrow" w:cs="Arial"/>
                <w:i/>
                <w:color w:val="C93125"/>
                <w:sz w:val="20"/>
                <w:lang w:val="es-CR"/>
              </w:rPr>
            </w:pPr>
            <w:r>
              <w:rPr>
                <w:rFonts w:ascii="Arial Narrow" w:hAnsi="Arial Narrow" w:cs="Arial"/>
                <w:i/>
                <w:color w:val="C93125"/>
                <w:sz w:val="20"/>
                <w:lang w:val="es-CR"/>
              </w:rPr>
              <w:t>______________________________________________________________________________________________________</w:t>
            </w:r>
          </w:p>
          <w:p w14:paraId="34A10C03" w14:textId="0B555C4F" w:rsidR="00834FDC" w:rsidRPr="00001426" w:rsidRDefault="00834FDC" w:rsidP="00834FDC">
            <w:pPr>
              <w:jc w:val="center"/>
              <w:rPr>
                <w:b/>
                <w:sz w:val="28"/>
                <w:szCs w:val="28"/>
              </w:rPr>
            </w:pPr>
            <w:r w:rsidRPr="00834FDC">
              <w:rPr>
                <w:b/>
                <w:color w:val="E36C0A"/>
                <w:lang w:val="es-CR"/>
              </w:rPr>
              <w:t>HACKATHON multidisciplinario: fortalecimiento del aprendizaje basado en proyectos</w:t>
            </w:r>
          </w:p>
          <w:p w14:paraId="08B2072E" w14:textId="5849C8FB" w:rsidR="00834FDC" w:rsidRPr="00834FDC" w:rsidRDefault="00834FDC" w:rsidP="00834FDC">
            <w:pPr>
              <w:jc w:val="center"/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</w:pPr>
            <w:r w:rsidRPr="00834FDC"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  <w:t>Oscar Amable Vivanco Galván</w:t>
            </w:r>
            <w:r w:rsidR="00AA3986"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  <w:t xml:space="preserve">, </w:t>
            </w:r>
            <w:r w:rsidRPr="00834FDC"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  <w:t>Darwin Castillo Malla</w:t>
            </w:r>
            <w:r w:rsidR="00AA3986"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  <w:t xml:space="preserve">, </w:t>
            </w:r>
            <w:r w:rsidRPr="00834FDC">
              <w:rPr>
                <w:rFonts w:ascii="Liberation Serif" w:eastAsia="Times New Roman" w:hAnsi="Liberation Serif" w:cs="Times-Italic"/>
                <w:i/>
                <w:color w:val="E36C0A"/>
                <w:sz w:val="20"/>
                <w:szCs w:val="20"/>
                <w:lang w:val="es-CR" w:eastAsia="es-ES"/>
              </w:rPr>
              <w:t>Yuliana Jiménez Gaona</w:t>
            </w:r>
          </w:p>
          <w:p w14:paraId="2EFFE26A" w14:textId="05F560DF" w:rsidR="00834FDC" w:rsidRPr="00C40C99" w:rsidRDefault="00834FDC" w:rsidP="00834FDC">
            <w:pPr>
              <w:pStyle w:val="Default"/>
              <w:jc w:val="center"/>
              <w:rPr>
                <w:rFonts w:ascii="Liberation Serif" w:hAnsi="Liberation Serif"/>
                <w:i/>
                <w:color w:val="3707E7"/>
                <w:lang w:val="es-CR"/>
              </w:rPr>
            </w:pPr>
            <w:r w:rsidRPr="00464617">
              <w:rPr>
                <w:rFonts w:ascii="Liberation Serif" w:hAnsi="Liberation Serif"/>
                <w:i/>
                <w:color w:val="3707E7"/>
                <w:lang w:val="es-CR"/>
              </w:rPr>
              <w:t>DOI:http://dx.doi.org/10.22458/caes.v</w:t>
            </w:r>
            <w:r>
              <w:rPr>
                <w:rFonts w:ascii="Liberation Serif" w:hAnsi="Liberation Serif"/>
                <w:i/>
                <w:color w:val="3707E7"/>
                <w:lang w:val="es-CR"/>
              </w:rPr>
              <w:t>9i1.</w:t>
            </w:r>
            <w:r w:rsidR="00475B67">
              <w:rPr>
                <w:rFonts w:ascii="Liberation Serif" w:hAnsi="Liberation Serif"/>
                <w:i/>
                <w:color w:val="3707E7"/>
                <w:lang w:val="es-CR"/>
              </w:rPr>
              <w:t>1893</w:t>
            </w:r>
          </w:p>
          <w:p w14:paraId="299DD9A5" w14:textId="77777777" w:rsidR="00834FDC" w:rsidRPr="00AE39F4" w:rsidRDefault="00834FDC" w:rsidP="00834FDC">
            <w:pPr>
              <w:pStyle w:val="Default"/>
              <w:jc w:val="center"/>
              <w:rPr>
                <w:rFonts w:ascii="Liberation Serif" w:hAnsi="Liberation Serif"/>
                <w:lang w:val="es-CR"/>
              </w:rPr>
            </w:pPr>
            <w:r>
              <w:rPr>
                <w:noProof/>
                <w:lang w:val="en-US" w:eastAsia="en-US"/>
              </w:rPr>
              <w:drawing>
                <wp:inline distT="0" distB="0" distL="0" distR="0" wp14:anchorId="5E30BC42" wp14:editId="0EB32099">
                  <wp:extent cx="857250" cy="304800"/>
                  <wp:effectExtent l="0" t="0" r="0" b="0"/>
                  <wp:docPr id="5" name="Picture 6" descr="CC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C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57250" cy="304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7B36051" w14:textId="77777777" w:rsidR="00834FDC" w:rsidRDefault="00834FDC" w:rsidP="00834FDC">
            <w:pPr>
              <w:pStyle w:val="Default"/>
              <w:jc w:val="center"/>
              <w:rPr>
                <w:rFonts w:ascii="Liberation Serif" w:hAnsi="Liberation Serif"/>
                <w:lang w:val="es-CR"/>
              </w:rPr>
            </w:pPr>
            <w:r w:rsidRPr="006E69A3">
              <w:rPr>
                <w:rFonts w:ascii="Liberation Serif" w:hAnsi="Liberation Serif"/>
                <w:lang w:val="es-CR"/>
              </w:rPr>
              <w:t>Artículo protegido por licencia Creative Commons</w:t>
            </w:r>
          </w:p>
          <w:p w14:paraId="41777B05" w14:textId="40D81B0E" w:rsidR="004F13C1" w:rsidRPr="00834FDC" w:rsidRDefault="00834FDC" w:rsidP="00834FDC">
            <w:pPr>
              <w:pStyle w:val="Footer"/>
              <w:jc w:val="right"/>
              <w:rPr>
                <w:sz w:val="20"/>
              </w:rPr>
            </w:pPr>
            <w:r w:rsidRPr="00CA3E37">
              <w:rPr>
                <w:sz w:val="20"/>
              </w:rPr>
              <w:fldChar w:fldCharType="begin"/>
            </w:r>
            <w:r w:rsidRPr="00CA3E37">
              <w:rPr>
                <w:sz w:val="20"/>
              </w:rPr>
              <w:instrText xml:space="preserve"> PAGE   \* MERGEFORMAT </w:instrText>
            </w:r>
            <w:r w:rsidRPr="00CA3E37">
              <w:rPr>
                <w:sz w:val="20"/>
              </w:rPr>
              <w:fldChar w:fldCharType="separate"/>
            </w:r>
            <w:r w:rsidR="005010EE">
              <w:rPr>
                <w:noProof/>
                <w:sz w:val="20"/>
              </w:rPr>
              <w:t>119</w:t>
            </w:r>
            <w:r w:rsidRPr="00CA3E37">
              <w:rPr>
                <w:noProof/>
                <w:sz w:val="20"/>
              </w:rPr>
              <w:fldChar w:fldCharType="end"/>
            </w:r>
          </w:p>
        </w:sdtContent>
      </w:sdt>
    </w:sdtContent>
  </w:sdt>
  <w:p w14:paraId="3D003D55" w14:textId="77777777" w:rsidR="004F13C1" w:rsidRDefault="004F13C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04DDE0" w14:textId="77777777" w:rsidR="00C73EB8" w:rsidRDefault="00C73EB8" w:rsidP="00B24A6F">
      <w:r>
        <w:separator/>
      </w:r>
    </w:p>
  </w:footnote>
  <w:footnote w:type="continuationSeparator" w:id="0">
    <w:p w14:paraId="654C1469" w14:textId="77777777" w:rsidR="00C73EB8" w:rsidRDefault="00C73EB8" w:rsidP="00B24A6F">
      <w:r>
        <w:continuationSeparator/>
      </w:r>
    </w:p>
  </w:footnote>
  <w:footnote w:id="1">
    <w:p w14:paraId="7BFC6642" w14:textId="4A0B3EC9" w:rsidR="004F13C1" w:rsidRPr="000E5AC7" w:rsidRDefault="004F13C1" w:rsidP="000E5AC7">
      <w:pPr>
        <w:jc w:val="both"/>
        <w:rPr>
          <w:rFonts w:ascii="Arial" w:hAnsi="Arial" w:cs="Arial"/>
          <w:lang w:val="es-ES"/>
        </w:rPr>
      </w:pPr>
      <w:r w:rsidRPr="000E5AC7">
        <w:rPr>
          <w:rStyle w:val="FootnoteReference"/>
          <w:rFonts w:ascii="Arial" w:hAnsi="Arial" w:cs="Arial"/>
          <w:sz w:val="20"/>
          <w:szCs w:val="20"/>
        </w:rPr>
        <w:footnoteRef/>
      </w:r>
      <w:r w:rsidRPr="000E5AC7">
        <w:rPr>
          <w:rFonts w:ascii="Arial" w:hAnsi="Arial" w:cs="Arial"/>
          <w:sz w:val="20"/>
          <w:szCs w:val="20"/>
        </w:rPr>
        <w:t xml:space="preserve"> </w:t>
      </w:r>
      <w:r w:rsidRPr="000E5AC7">
        <w:rPr>
          <w:rFonts w:ascii="Arial" w:hAnsi="Arial" w:cs="Arial"/>
          <w:sz w:val="20"/>
          <w:szCs w:val="20"/>
          <w:lang w:val="es-ES"/>
        </w:rPr>
        <w:t>Departamento de Química y Ciencias Exactas, Sección de Fisicoquímica y Matemáticas, Universidad Técnica Particular de Loja (UTPL), San Cayetano Alto, S/N, Loja, Ecuador</w:t>
      </w:r>
      <w:r w:rsidR="000E5AC7" w:rsidRPr="000E5AC7">
        <w:rPr>
          <w:rFonts w:ascii="Arial" w:hAnsi="Arial" w:cs="Arial"/>
          <w:sz w:val="20"/>
          <w:szCs w:val="20"/>
          <w:lang w:val="es-ES"/>
        </w:rPr>
        <w:t xml:space="preserve">. Correo electrónico: </w:t>
      </w:r>
      <w:hyperlink r:id="rId1" w:history="1">
        <w:r w:rsidR="000E5AC7" w:rsidRPr="000E5AC7">
          <w:rPr>
            <w:rFonts w:ascii="Arial" w:hAnsi="Arial" w:cs="Arial"/>
            <w:sz w:val="20"/>
            <w:szCs w:val="20"/>
            <w:lang w:val="es-ES"/>
          </w:rPr>
          <w:t>oavivanco@utpl.edu.ec</w:t>
        </w:r>
      </w:hyperlink>
    </w:p>
  </w:footnote>
  <w:footnote w:id="2">
    <w:p w14:paraId="42A14D12" w14:textId="110D65E8" w:rsidR="004F13C1" w:rsidRPr="000E5AC7" w:rsidRDefault="004F13C1" w:rsidP="000E5AC7">
      <w:pPr>
        <w:rPr>
          <w:rFonts w:ascii="Arial" w:hAnsi="Arial" w:cs="Arial"/>
          <w:lang w:val="es-ES"/>
        </w:rPr>
      </w:pPr>
      <w:r w:rsidRPr="000E5AC7">
        <w:rPr>
          <w:rFonts w:ascii="Arial" w:hAnsi="Arial" w:cs="Arial"/>
          <w:sz w:val="20"/>
          <w:szCs w:val="20"/>
          <w:lang w:val="es-ES"/>
        </w:rPr>
        <w:footnoteRef/>
      </w:r>
      <w:r w:rsidRPr="000E5AC7">
        <w:rPr>
          <w:rFonts w:ascii="Arial" w:hAnsi="Arial" w:cs="Arial"/>
          <w:sz w:val="20"/>
          <w:szCs w:val="20"/>
          <w:lang w:val="es-ES"/>
        </w:rPr>
        <w:t xml:space="preserve"> Departamento de Ciencias Biológicas, Sección de Biotecnología y Producción, Universidad Técnica Particular de Loja (UTPL), San Cayetano Alto, S/N, Loja, Ecuador</w:t>
      </w:r>
      <w:r w:rsidR="000E5AC7" w:rsidRPr="000E5AC7">
        <w:rPr>
          <w:rFonts w:ascii="Arial" w:hAnsi="Arial" w:cs="Arial"/>
          <w:sz w:val="20"/>
          <w:szCs w:val="20"/>
          <w:lang w:val="es-ES"/>
        </w:rPr>
        <w:t xml:space="preserve">. Correo electrónico: </w:t>
      </w:r>
      <w:hyperlink r:id="rId2" w:history="1">
        <w:r w:rsidR="000E5AC7" w:rsidRPr="000E5AC7">
          <w:rPr>
            <w:rFonts w:ascii="Arial" w:hAnsi="Arial" w:cs="Arial"/>
            <w:sz w:val="20"/>
            <w:szCs w:val="20"/>
            <w:lang w:val="es-ES"/>
          </w:rPr>
          <w:t>dpcastillo@utpl.edu.ec</w:t>
        </w:r>
      </w:hyperlink>
    </w:p>
  </w:footnote>
  <w:footnote w:id="3">
    <w:p w14:paraId="50D3DAC2" w14:textId="2C748621" w:rsidR="004F13C1" w:rsidRPr="00DD3198" w:rsidRDefault="004F13C1" w:rsidP="000E5AC7">
      <w:pPr>
        <w:rPr>
          <w:lang w:val="es-CR"/>
        </w:rPr>
      </w:pPr>
      <w:r w:rsidRPr="000E5AC7">
        <w:rPr>
          <w:rFonts w:ascii="Arial" w:hAnsi="Arial" w:cs="Arial"/>
          <w:sz w:val="20"/>
          <w:szCs w:val="20"/>
          <w:lang w:val="es-ES"/>
        </w:rPr>
        <w:footnoteRef/>
      </w:r>
      <w:r w:rsidRPr="000E5AC7">
        <w:rPr>
          <w:rFonts w:ascii="Arial" w:hAnsi="Arial" w:cs="Arial"/>
          <w:sz w:val="20"/>
          <w:szCs w:val="20"/>
          <w:lang w:val="es-ES"/>
        </w:rPr>
        <w:t xml:space="preserve"> Departamento de Química y Ciencias Exactas, Sección de Fisicoquímica y Matemáticas, Universidad Técnica Particular de Loja (UTPL), San Cayetano Alto, S/N, Loja, Ecuador</w:t>
      </w:r>
      <w:r w:rsidR="000E5AC7" w:rsidRPr="000E5AC7">
        <w:rPr>
          <w:rFonts w:ascii="Arial" w:hAnsi="Arial" w:cs="Arial"/>
          <w:sz w:val="20"/>
          <w:szCs w:val="20"/>
          <w:lang w:val="es-ES"/>
        </w:rPr>
        <w:t xml:space="preserve">. Correo electrónico: </w:t>
      </w:r>
      <w:hyperlink r:id="rId3" w:history="1">
        <w:r w:rsidR="000E5AC7" w:rsidRPr="000E5AC7">
          <w:rPr>
            <w:rFonts w:ascii="Arial" w:hAnsi="Arial" w:cs="Arial"/>
            <w:sz w:val="20"/>
            <w:szCs w:val="20"/>
            <w:lang w:val="es-ES"/>
          </w:rPr>
          <w:t>ydjimenez@utpl.edu.ec</w:t>
        </w:r>
      </w:hyperlink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B8C40B" w14:textId="6469759D" w:rsidR="00834FDC" w:rsidRPr="00AB1FD2" w:rsidRDefault="00834FDC" w:rsidP="00834FDC">
    <w:pPr>
      <w:pStyle w:val="NoSpacing"/>
      <w:rPr>
        <w:rFonts w:ascii="Agency FB" w:hAnsi="Agency FB"/>
        <w:color w:val="E36C0A"/>
        <w:sz w:val="24"/>
        <w:szCs w:val="24"/>
        <w:lang w:val="es-CR"/>
      </w:rPr>
    </w:pPr>
    <w:r w:rsidRPr="00AB1FD2">
      <w:rPr>
        <w:rFonts w:ascii="Agency FB" w:hAnsi="Agency FB"/>
        <w:color w:val="E36C0A"/>
        <w:sz w:val="24"/>
        <w:szCs w:val="24"/>
        <w:lang w:val="es-CR"/>
      </w:rPr>
      <w:t xml:space="preserve">REVISTA ELECTRÓNICA CALIDAD EN LA EDUCACIÓN SUPERIOR      </w:t>
    </w:r>
    <w:r w:rsidRPr="00AB1FD2">
      <w:rPr>
        <w:rFonts w:ascii="Agency FB" w:hAnsi="Agency FB"/>
        <w:color w:val="E36C0A"/>
        <w:sz w:val="24"/>
        <w:szCs w:val="24"/>
        <w:lang w:val="es-CR"/>
      </w:rPr>
      <w:tab/>
      <w:t xml:space="preserve">ISSN: 1659-4703, VOL. </w:t>
    </w:r>
    <w:r>
      <w:rPr>
        <w:rFonts w:ascii="Agency FB" w:hAnsi="Agency FB"/>
        <w:color w:val="E36C0A"/>
        <w:sz w:val="24"/>
        <w:szCs w:val="24"/>
        <w:lang w:val="es-CR"/>
      </w:rPr>
      <w:t>9</w:t>
    </w:r>
    <w:r w:rsidRPr="00AB1FD2">
      <w:rPr>
        <w:rFonts w:ascii="Agency FB" w:hAnsi="Agency FB"/>
        <w:color w:val="E36C0A"/>
        <w:sz w:val="24"/>
        <w:szCs w:val="24"/>
        <w:lang w:val="es-CR"/>
      </w:rPr>
      <w:t xml:space="preserve">(1)  ENERO-JUNIO, </w:t>
    </w:r>
    <w:r w:rsidRPr="00430142">
      <w:rPr>
        <w:rFonts w:ascii="Agency FB" w:hAnsi="Agency FB"/>
        <w:color w:val="E36C0A"/>
        <w:sz w:val="24"/>
        <w:szCs w:val="24"/>
        <w:lang w:val="es-CR"/>
      </w:rPr>
      <w:t>2018</w:t>
    </w:r>
    <w:r>
      <w:rPr>
        <w:rFonts w:ascii="Agency FB" w:hAnsi="Agency FB"/>
        <w:color w:val="E36C0A"/>
        <w:sz w:val="24"/>
        <w:szCs w:val="24"/>
        <w:lang w:val="es-CR"/>
      </w:rPr>
      <w:t>: 118 - 13</w:t>
    </w:r>
    <w:r w:rsidR="005D0F6D">
      <w:rPr>
        <w:rFonts w:ascii="Agency FB" w:hAnsi="Agency FB"/>
        <w:color w:val="E36C0A"/>
        <w:sz w:val="24"/>
        <w:szCs w:val="24"/>
        <w:lang w:val="es-CR"/>
      </w:rPr>
      <w:t>5</w:t>
    </w:r>
  </w:p>
  <w:p w14:paraId="5745C478" w14:textId="77777777" w:rsidR="00834FDC" w:rsidRPr="00AB1FD2" w:rsidRDefault="00834FDC" w:rsidP="00834FDC">
    <w:pPr>
      <w:pStyle w:val="Default"/>
      <w:rPr>
        <w:rFonts w:ascii="Agency FB" w:eastAsia="Calibri" w:hAnsi="Agency FB" w:cs="Times New Roman"/>
        <w:color w:val="E36C0A"/>
        <w:lang w:val="es-CR" w:eastAsia="en-US"/>
      </w:rPr>
    </w:pPr>
    <w:r w:rsidRPr="00AB1FD2">
      <w:rPr>
        <w:rFonts w:ascii="Agency FB" w:eastAsia="Calibri" w:hAnsi="Agency FB" w:cs="Times New Roman"/>
        <w:color w:val="E36C0A"/>
        <w:lang w:val="es-CR" w:eastAsia="en-US"/>
      </w:rPr>
      <w:t>Instituto de Gestión de la Calidad Académica</w:t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>
      <w:rPr>
        <w:rFonts w:ascii="Agency FB" w:eastAsia="Calibri" w:hAnsi="Agency FB" w:cs="Times New Roman"/>
        <w:color w:val="E36C0A"/>
        <w:lang w:val="es-CR" w:eastAsia="en-US"/>
      </w:rPr>
      <w:tab/>
    </w:r>
    <w:hyperlink r:id="rId1" w:history="1">
      <w:r w:rsidRPr="00AB1FD2">
        <w:rPr>
          <w:rFonts w:ascii="Agency FB" w:eastAsia="Calibri" w:hAnsi="Agency FB" w:cs="Times New Roman"/>
          <w:color w:val="E36C0A"/>
          <w:lang w:val="es-CR" w:eastAsia="en-US"/>
        </w:rPr>
        <w:t>http://investiga.uned.ac.cr/revistas/index.php/revistacalidad</w:t>
      </w:r>
    </w:hyperlink>
  </w:p>
  <w:p w14:paraId="2A8F0DC8" w14:textId="77777777" w:rsidR="00834FDC" w:rsidRDefault="00834FDC" w:rsidP="00834FDC">
    <w:pPr>
      <w:pStyle w:val="Default"/>
      <w:rPr>
        <w:rFonts w:ascii="Agency FB" w:eastAsia="Calibri" w:hAnsi="Agency FB" w:cs="Times New Roman"/>
        <w:color w:val="E36C0A"/>
        <w:lang w:val="es-CR" w:eastAsia="en-US"/>
      </w:rPr>
    </w:pPr>
    <w:r w:rsidRPr="00AB1FD2">
      <w:rPr>
        <w:rFonts w:ascii="Agency FB" w:eastAsia="Calibri" w:hAnsi="Agency FB" w:cs="Times New Roman"/>
        <w:color w:val="E36C0A"/>
        <w:lang w:val="es-CR" w:eastAsia="en-US"/>
      </w:rPr>
      <w:t xml:space="preserve">Universidad Estatal a Distancia, Costa Rica  </w:t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 w:rsidRPr="00AB1FD2">
      <w:rPr>
        <w:rFonts w:ascii="Agency FB" w:eastAsia="Calibri" w:hAnsi="Agency FB" w:cs="Times New Roman"/>
        <w:color w:val="E36C0A"/>
        <w:lang w:val="es-CR" w:eastAsia="en-US"/>
      </w:rPr>
      <w:tab/>
    </w:r>
    <w:r>
      <w:rPr>
        <w:rFonts w:ascii="Agency FB" w:eastAsia="Calibri" w:hAnsi="Agency FB" w:cs="Times New Roman"/>
        <w:color w:val="E36C0A"/>
        <w:lang w:val="es-CR" w:eastAsia="en-US"/>
      </w:rPr>
      <w:tab/>
      <w:t xml:space="preserve">Correo: </w:t>
    </w:r>
    <w:hyperlink r:id="rId2" w:history="1">
      <w:r w:rsidRPr="00AB1FD2">
        <w:rPr>
          <w:rFonts w:ascii="Agency FB" w:eastAsia="Calibri" w:hAnsi="Agency FB" w:cs="Times New Roman"/>
          <w:color w:val="E36C0A"/>
          <w:lang w:val="es-CR" w:eastAsia="en-US"/>
        </w:rPr>
        <w:t>revistacalidad@uned.ac.cr</w:t>
      </w:r>
    </w:hyperlink>
  </w:p>
  <w:p w14:paraId="1307F4FF" w14:textId="276F05FE" w:rsidR="000E5AC7" w:rsidRDefault="00834FDC" w:rsidP="000E5AC7">
    <w:pPr>
      <w:pStyle w:val="Default"/>
      <w:jc w:val="center"/>
      <w:rPr>
        <w:rFonts w:ascii="Liberation Serif" w:hAnsi="Liberation Serif"/>
        <w:i/>
        <w:color w:val="3707E7"/>
        <w:lang w:val="fr-FR"/>
      </w:rPr>
    </w:pPr>
    <w:r w:rsidRPr="00C40C99">
      <w:rPr>
        <w:rFonts w:ascii="Liberation Serif" w:hAnsi="Liberation Serif"/>
        <w:i/>
        <w:color w:val="E36C0A"/>
        <w:lang w:val="es-CR"/>
      </w:rPr>
      <w:t xml:space="preserve">                                                                           </w:t>
    </w:r>
    <w:r w:rsidRPr="00C40C99">
      <w:rPr>
        <w:rFonts w:ascii="Liberation Serif" w:hAnsi="Liberation Serif"/>
        <w:i/>
        <w:color w:val="E36C0A"/>
        <w:lang w:val="es-CR"/>
      </w:rPr>
      <w:tab/>
    </w:r>
    <w:r w:rsidRPr="00C40C99">
      <w:rPr>
        <w:rFonts w:ascii="Liberation Serif" w:hAnsi="Liberation Serif"/>
        <w:i/>
        <w:color w:val="3707E7"/>
        <w:lang w:val="fr-FR"/>
      </w:rPr>
      <w:t xml:space="preserve">DOI: </w:t>
    </w:r>
    <w:hyperlink r:id="rId3" w:history="1">
      <w:r w:rsidR="000E5AC7" w:rsidRPr="00CB7EE1">
        <w:rPr>
          <w:rStyle w:val="Hyperlink"/>
          <w:rFonts w:ascii="Liberation Serif" w:hAnsi="Liberation Serif"/>
          <w:i/>
          <w:lang w:val="fr-FR"/>
        </w:rPr>
        <w:t>http://dx.doi.org/10.22458/caes.v9i1.1893</w:t>
      </w:r>
    </w:hyperlink>
  </w:p>
  <w:p w14:paraId="0ADEE5B0" w14:textId="334E8918" w:rsidR="00834FDC" w:rsidRPr="00C40C99" w:rsidRDefault="00834FDC" w:rsidP="000E5AC7">
    <w:pPr>
      <w:pStyle w:val="Default"/>
      <w:jc w:val="center"/>
      <w:rPr>
        <w:lang w:val="fr-FR"/>
      </w:rPr>
    </w:pPr>
    <w:r w:rsidRPr="00C40C99">
      <w:rPr>
        <w:rFonts w:ascii="Agency FB" w:hAnsi="Agency FB"/>
        <w:color w:val="C00000"/>
        <w:lang w:val="fr-FR"/>
      </w:rPr>
      <w:t>_________________________________________________________________________________________________________________________________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6E3D31"/>
    <w:multiLevelType w:val="multilevel"/>
    <w:tmpl w:val="040A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04347819"/>
    <w:multiLevelType w:val="hybridMultilevel"/>
    <w:tmpl w:val="FF445FCA"/>
    <w:lvl w:ilvl="0" w:tplc="04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E905ED"/>
    <w:multiLevelType w:val="multilevel"/>
    <w:tmpl w:val="73CCCF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3">
    <w:nsid w:val="05D277A6"/>
    <w:multiLevelType w:val="hybridMultilevel"/>
    <w:tmpl w:val="8AC08CC0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DB4EB9"/>
    <w:multiLevelType w:val="hybridMultilevel"/>
    <w:tmpl w:val="BBDA550E"/>
    <w:lvl w:ilvl="0" w:tplc="6100C3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508FCD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712062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CDC13E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B64D07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D28A3A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7BA527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D484B1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6A8C47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9CF4D21"/>
    <w:multiLevelType w:val="hybridMultilevel"/>
    <w:tmpl w:val="4800BE6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CFF087F"/>
    <w:multiLevelType w:val="hybridMultilevel"/>
    <w:tmpl w:val="F062625A"/>
    <w:lvl w:ilvl="0" w:tplc="AFB2B178">
      <w:start w:val="1"/>
      <w:numFmt w:val="lowerLetter"/>
      <w:lvlText w:val="%1."/>
      <w:lvlJc w:val="left"/>
      <w:pPr>
        <w:ind w:left="720" w:hanging="360"/>
      </w:pPr>
      <w:rPr>
        <w:rFonts w:hint="default"/>
        <w:i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19803E4"/>
    <w:multiLevelType w:val="hybridMultilevel"/>
    <w:tmpl w:val="29B0D41E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61D703D"/>
    <w:multiLevelType w:val="hybridMultilevel"/>
    <w:tmpl w:val="6C2E98EC"/>
    <w:lvl w:ilvl="0" w:tplc="040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6B40044"/>
    <w:multiLevelType w:val="multilevel"/>
    <w:tmpl w:val="73CCCF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10">
    <w:nsid w:val="304C0630"/>
    <w:multiLevelType w:val="hybridMultilevel"/>
    <w:tmpl w:val="8DDA8662"/>
    <w:lvl w:ilvl="0" w:tplc="040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3A172E5"/>
    <w:multiLevelType w:val="multilevel"/>
    <w:tmpl w:val="24BCB4A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2">
    <w:nsid w:val="47A65C88"/>
    <w:multiLevelType w:val="multilevel"/>
    <w:tmpl w:val="187EEEBA"/>
    <w:lvl w:ilvl="0">
      <w:start w:val="2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b/>
      </w:rPr>
    </w:lvl>
    <w:lvl w:ilvl="1">
      <w:start w:val="1"/>
      <w:numFmt w:val="decimal"/>
      <w:lvlText w:val="%1.%2"/>
      <w:lvlJc w:val="left"/>
      <w:pPr>
        <w:ind w:left="1068" w:hanging="360"/>
      </w:pPr>
      <w:rPr>
        <w:rFonts w:ascii="Times New Roman" w:hAnsi="Times New Roman" w:hint="default"/>
        <w:b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ascii="Times New Roman" w:hAnsi="Times New Roman" w:hint="default"/>
        <w:b/>
      </w:rPr>
    </w:lvl>
    <w:lvl w:ilvl="3">
      <w:start w:val="1"/>
      <w:numFmt w:val="decimal"/>
      <w:lvlText w:val="%1.%2.%3.%4"/>
      <w:lvlJc w:val="left"/>
      <w:pPr>
        <w:ind w:left="3204" w:hanging="1080"/>
      </w:pPr>
      <w:rPr>
        <w:rFonts w:ascii="Times New Roman" w:hAnsi="Times New Roman" w:hint="default"/>
        <w:b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ascii="Times New Roman" w:hAnsi="Times New Roman" w:hint="default"/>
        <w:b/>
      </w:rPr>
    </w:lvl>
    <w:lvl w:ilvl="5">
      <w:start w:val="1"/>
      <w:numFmt w:val="decimal"/>
      <w:lvlText w:val="%1.%2.%3.%4.%5.%6"/>
      <w:lvlJc w:val="left"/>
      <w:pPr>
        <w:ind w:left="4980" w:hanging="1440"/>
      </w:pPr>
      <w:rPr>
        <w:rFonts w:ascii="Times New Roman" w:hAnsi="Times New Roman" w:hint="default"/>
        <w:b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ascii="Times New Roman" w:hAnsi="Times New Roman" w:hint="default"/>
        <w:b/>
      </w:rPr>
    </w:lvl>
    <w:lvl w:ilvl="7">
      <w:start w:val="1"/>
      <w:numFmt w:val="decimal"/>
      <w:lvlText w:val="%1.%2.%3.%4.%5.%6.%7.%8"/>
      <w:lvlJc w:val="left"/>
      <w:pPr>
        <w:ind w:left="6756" w:hanging="1800"/>
      </w:pPr>
      <w:rPr>
        <w:rFonts w:ascii="Times New Roman" w:hAnsi="Times New Roman" w:hint="default"/>
        <w:b/>
      </w:rPr>
    </w:lvl>
    <w:lvl w:ilvl="8">
      <w:start w:val="1"/>
      <w:numFmt w:val="decimal"/>
      <w:lvlText w:val="%1.%2.%3.%4.%5.%6.%7.%8.%9"/>
      <w:lvlJc w:val="left"/>
      <w:pPr>
        <w:ind w:left="7464" w:hanging="1800"/>
      </w:pPr>
      <w:rPr>
        <w:rFonts w:ascii="Times New Roman" w:hAnsi="Times New Roman" w:hint="default"/>
        <w:b/>
      </w:rPr>
    </w:lvl>
  </w:abstractNum>
  <w:abstractNum w:abstractNumId="13">
    <w:nsid w:val="49F03B8B"/>
    <w:multiLevelType w:val="multilevel"/>
    <w:tmpl w:val="040A0023"/>
    <w:lvl w:ilvl="0">
      <w:start w:val="1"/>
      <w:numFmt w:val="upperRoman"/>
      <w:lvlText w:val="Artículo %1."/>
      <w:lvlJc w:val="left"/>
      <w:pPr>
        <w:ind w:left="0" w:firstLine="0"/>
      </w:pPr>
    </w:lvl>
    <w:lvl w:ilvl="1">
      <w:start w:val="1"/>
      <w:numFmt w:val="decimalZero"/>
      <w:isLgl/>
      <w:lvlText w:val="Secció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552E041C"/>
    <w:multiLevelType w:val="multilevel"/>
    <w:tmpl w:val="96EC549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>
    <w:nsid w:val="58F90D89"/>
    <w:multiLevelType w:val="multilevel"/>
    <w:tmpl w:val="ED347414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6">
    <w:nsid w:val="60D212E7"/>
    <w:multiLevelType w:val="multilevel"/>
    <w:tmpl w:val="BE72D1F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>
    <w:nsid w:val="61996F8C"/>
    <w:multiLevelType w:val="hybridMultilevel"/>
    <w:tmpl w:val="366E701C"/>
    <w:lvl w:ilvl="0" w:tplc="04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45904E8"/>
    <w:multiLevelType w:val="hybridMultilevel"/>
    <w:tmpl w:val="9D427B92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3CF144D"/>
    <w:multiLevelType w:val="multilevel"/>
    <w:tmpl w:val="0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>
    <w:nsid w:val="77067CD7"/>
    <w:multiLevelType w:val="hybridMultilevel"/>
    <w:tmpl w:val="71C63238"/>
    <w:lvl w:ilvl="0" w:tplc="04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D613DD2"/>
    <w:multiLevelType w:val="multilevel"/>
    <w:tmpl w:val="D7DCD5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20"/>
  </w:num>
  <w:num w:numId="2">
    <w:abstractNumId w:val="4"/>
  </w:num>
  <w:num w:numId="3">
    <w:abstractNumId w:val="1"/>
  </w:num>
  <w:num w:numId="4">
    <w:abstractNumId w:val="18"/>
  </w:num>
  <w:num w:numId="5">
    <w:abstractNumId w:val="21"/>
  </w:num>
  <w:num w:numId="6">
    <w:abstractNumId w:val="17"/>
  </w:num>
  <w:num w:numId="7">
    <w:abstractNumId w:val="10"/>
  </w:num>
  <w:num w:numId="8">
    <w:abstractNumId w:val="8"/>
  </w:num>
  <w:num w:numId="9">
    <w:abstractNumId w:val="5"/>
  </w:num>
  <w:num w:numId="10">
    <w:abstractNumId w:val="16"/>
  </w:num>
  <w:num w:numId="11">
    <w:abstractNumId w:val="6"/>
  </w:num>
  <w:num w:numId="12">
    <w:abstractNumId w:val="9"/>
  </w:num>
  <w:num w:numId="13">
    <w:abstractNumId w:val="2"/>
  </w:num>
  <w:num w:numId="14">
    <w:abstractNumId w:val="7"/>
  </w:num>
  <w:num w:numId="15">
    <w:abstractNumId w:val="3"/>
  </w:num>
  <w:num w:numId="16">
    <w:abstractNumId w:val="13"/>
  </w:num>
  <w:num w:numId="17">
    <w:abstractNumId w:val="0"/>
  </w:num>
  <w:num w:numId="18">
    <w:abstractNumId w:val="19"/>
  </w:num>
  <w:num w:numId="19">
    <w:abstractNumId w:val="12"/>
  </w:num>
  <w:num w:numId="20">
    <w:abstractNumId w:val="15"/>
  </w:num>
  <w:num w:numId="21">
    <w:abstractNumId w:val="14"/>
  </w:num>
  <w:num w:numId="2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4A4F"/>
    <w:rsid w:val="00001426"/>
    <w:rsid w:val="00003655"/>
    <w:rsid w:val="00003AFF"/>
    <w:rsid w:val="000047E6"/>
    <w:rsid w:val="000110F7"/>
    <w:rsid w:val="00011156"/>
    <w:rsid w:val="0001431D"/>
    <w:rsid w:val="0001784A"/>
    <w:rsid w:val="00021397"/>
    <w:rsid w:val="0002436D"/>
    <w:rsid w:val="00026D2C"/>
    <w:rsid w:val="00032562"/>
    <w:rsid w:val="00032D32"/>
    <w:rsid w:val="00032F59"/>
    <w:rsid w:val="0003543A"/>
    <w:rsid w:val="000377CC"/>
    <w:rsid w:val="00037E9A"/>
    <w:rsid w:val="00037EB1"/>
    <w:rsid w:val="00040309"/>
    <w:rsid w:val="000404F2"/>
    <w:rsid w:val="00044D9F"/>
    <w:rsid w:val="00044DA3"/>
    <w:rsid w:val="00045F28"/>
    <w:rsid w:val="0004727D"/>
    <w:rsid w:val="000505B3"/>
    <w:rsid w:val="000508D9"/>
    <w:rsid w:val="00051CD5"/>
    <w:rsid w:val="0005331F"/>
    <w:rsid w:val="0005637F"/>
    <w:rsid w:val="00062F7D"/>
    <w:rsid w:val="00066D8A"/>
    <w:rsid w:val="00071043"/>
    <w:rsid w:val="000763F6"/>
    <w:rsid w:val="00077EF3"/>
    <w:rsid w:val="0008332A"/>
    <w:rsid w:val="00083EEC"/>
    <w:rsid w:val="00086A7F"/>
    <w:rsid w:val="0008730E"/>
    <w:rsid w:val="00093413"/>
    <w:rsid w:val="00094C4F"/>
    <w:rsid w:val="00096825"/>
    <w:rsid w:val="00096836"/>
    <w:rsid w:val="00097DB2"/>
    <w:rsid w:val="000A02D5"/>
    <w:rsid w:val="000A05DB"/>
    <w:rsid w:val="000A0C17"/>
    <w:rsid w:val="000A22F0"/>
    <w:rsid w:val="000A2FCA"/>
    <w:rsid w:val="000A31E1"/>
    <w:rsid w:val="000B0005"/>
    <w:rsid w:val="000B15D5"/>
    <w:rsid w:val="000B3484"/>
    <w:rsid w:val="000B3BBA"/>
    <w:rsid w:val="000B6379"/>
    <w:rsid w:val="000C1B03"/>
    <w:rsid w:val="000C31FB"/>
    <w:rsid w:val="000C7539"/>
    <w:rsid w:val="000D3C6F"/>
    <w:rsid w:val="000D56FA"/>
    <w:rsid w:val="000E18E8"/>
    <w:rsid w:val="000E20D8"/>
    <w:rsid w:val="000E31E4"/>
    <w:rsid w:val="000E3F50"/>
    <w:rsid w:val="000E4142"/>
    <w:rsid w:val="000E5AC7"/>
    <w:rsid w:val="000E5E41"/>
    <w:rsid w:val="000F03D5"/>
    <w:rsid w:val="000F0666"/>
    <w:rsid w:val="000F1244"/>
    <w:rsid w:val="000F529A"/>
    <w:rsid w:val="000F62E6"/>
    <w:rsid w:val="000F6B91"/>
    <w:rsid w:val="000F792C"/>
    <w:rsid w:val="001023F3"/>
    <w:rsid w:val="00102A37"/>
    <w:rsid w:val="001032BB"/>
    <w:rsid w:val="00104D83"/>
    <w:rsid w:val="00111D07"/>
    <w:rsid w:val="00114BB8"/>
    <w:rsid w:val="00121069"/>
    <w:rsid w:val="00127FE1"/>
    <w:rsid w:val="00134BE4"/>
    <w:rsid w:val="001402A1"/>
    <w:rsid w:val="0014041F"/>
    <w:rsid w:val="0014099B"/>
    <w:rsid w:val="00142766"/>
    <w:rsid w:val="0014579B"/>
    <w:rsid w:val="00146DE9"/>
    <w:rsid w:val="001507D0"/>
    <w:rsid w:val="00160DA1"/>
    <w:rsid w:val="00164889"/>
    <w:rsid w:val="001653BD"/>
    <w:rsid w:val="00166828"/>
    <w:rsid w:val="00167603"/>
    <w:rsid w:val="0017174F"/>
    <w:rsid w:val="00173AB7"/>
    <w:rsid w:val="00173B29"/>
    <w:rsid w:val="001746A8"/>
    <w:rsid w:val="001753EF"/>
    <w:rsid w:val="00175D65"/>
    <w:rsid w:val="00176823"/>
    <w:rsid w:val="00177FCA"/>
    <w:rsid w:val="00184D40"/>
    <w:rsid w:val="001871FE"/>
    <w:rsid w:val="00191194"/>
    <w:rsid w:val="001930F6"/>
    <w:rsid w:val="001946AF"/>
    <w:rsid w:val="00194807"/>
    <w:rsid w:val="0019500F"/>
    <w:rsid w:val="00195A57"/>
    <w:rsid w:val="00196A99"/>
    <w:rsid w:val="00197F3C"/>
    <w:rsid w:val="001A7272"/>
    <w:rsid w:val="001A73FA"/>
    <w:rsid w:val="001B1398"/>
    <w:rsid w:val="001B17A5"/>
    <w:rsid w:val="001B2E0C"/>
    <w:rsid w:val="001B2F35"/>
    <w:rsid w:val="001B4877"/>
    <w:rsid w:val="001B6A85"/>
    <w:rsid w:val="001B7E5B"/>
    <w:rsid w:val="001C5872"/>
    <w:rsid w:val="001C7769"/>
    <w:rsid w:val="001E04F3"/>
    <w:rsid w:val="001E42B8"/>
    <w:rsid w:val="001E5733"/>
    <w:rsid w:val="001E65FE"/>
    <w:rsid w:val="001E7858"/>
    <w:rsid w:val="001E7A89"/>
    <w:rsid w:val="001F1DFB"/>
    <w:rsid w:val="001F5298"/>
    <w:rsid w:val="001F636B"/>
    <w:rsid w:val="0020032E"/>
    <w:rsid w:val="00203AF7"/>
    <w:rsid w:val="00204C46"/>
    <w:rsid w:val="00204FBB"/>
    <w:rsid w:val="00206F90"/>
    <w:rsid w:val="002070C3"/>
    <w:rsid w:val="00207574"/>
    <w:rsid w:val="00213F65"/>
    <w:rsid w:val="00216B5A"/>
    <w:rsid w:val="00217542"/>
    <w:rsid w:val="002209ED"/>
    <w:rsid w:val="00222435"/>
    <w:rsid w:val="0022364C"/>
    <w:rsid w:val="002244B9"/>
    <w:rsid w:val="00225D32"/>
    <w:rsid w:val="002273B1"/>
    <w:rsid w:val="00230379"/>
    <w:rsid w:val="00234652"/>
    <w:rsid w:val="002348D4"/>
    <w:rsid w:val="002355AD"/>
    <w:rsid w:val="00236F17"/>
    <w:rsid w:val="002372F1"/>
    <w:rsid w:val="002428A2"/>
    <w:rsid w:val="002433B3"/>
    <w:rsid w:val="00247BF1"/>
    <w:rsid w:val="0025156B"/>
    <w:rsid w:val="002525E4"/>
    <w:rsid w:val="00252F80"/>
    <w:rsid w:val="00253769"/>
    <w:rsid w:val="00253820"/>
    <w:rsid w:val="00253B8A"/>
    <w:rsid w:val="00254537"/>
    <w:rsid w:val="0025560B"/>
    <w:rsid w:val="00257B7A"/>
    <w:rsid w:val="002606B5"/>
    <w:rsid w:val="00260EA6"/>
    <w:rsid w:val="002711E4"/>
    <w:rsid w:val="00272F38"/>
    <w:rsid w:val="00275E87"/>
    <w:rsid w:val="0028005B"/>
    <w:rsid w:val="002814CB"/>
    <w:rsid w:val="0028486E"/>
    <w:rsid w:val="00296FED"/>
    <w:rsid w:val="002A016E"/>
    <w:rsid w:val="002A2083"/>
    <w:rsid w:val="002A2D8C"/>
    <w:rsid w:val="002A3594"/>
    <w:rsid w:val="002A5CD5"/>
    <w:rsid w:val="002A5D83"/>
    <w:rsid w:val="002B15C3"/>
    <w:rsid w:val="002B5ADF"/>
    <w:rsid w:val="002C278C"/>
    <w:rsid w:val="002C2874"/>
    <w:rsid w:val="002C4ACC"/>
    <w:rsid w:val="002C6A5D"/>
    <w:rsid w:val="002C7ED9"/>
    <w:rsid w:val="002D1E90"/>
    <w:rsid w:val="002D2C9C"/>
    <w:rsid w:val="002D37AA"/>
    <w:rsid w:val="002D4350"/>
    <w:rsid w:val="002D4939"/>
    <w:rsid w:val="002D4E11"/>
    <w:rsid w:val="002E75F7"/>
    <w:rsid w:val="002F3704"/>
    <w:rsid w:val="002F5680"/>
    <w:rsid w:val="002F5900"/>
    <w:rsid w:val="002F5FC0"/>
    <w:rsid w:val="0030278B"/>
    <w:rsid w:val="00303239"/>
    <w:rsid w:val="00303334"/>
    <w:rsid w:val="0030376A"/>
    <w:rsid w:val="0030679A"/>
    <w:rsid w:val="00317622"/>
    <w:rsid w:val="0032697E"/>
    <w:rsid w:val="00331D5D"/>
    <w:rsid w:val="00333413"/>
    <w:rsid w:val="003349C2"/>
    <w:rsid w:val="00336B93"/>
    <w:rsid w:val="00336C1F"/>
    <w:rsid w:val="00337458"/>
    <w:rsid w:val="00340E1F"/>
    <w:rsid w:val="00342217"/>
    <w:rsid w:val="00343E51"/>
    <w:rsid w:val="003456F1"/>
    <w:rsid w:val="003478FE"/>
    <w:rsid w:val="003502AF"/>
    <w:rsid w:val="00351321"/>
    <w:rsid w:val="0035387D"/>
    <w:rsid w:val="003617DA"/>
    <w:rsid w:val="00362853"/>
    <w:rsid w:val="00363471"/>
    <w:rsid w:val="00364424"/>
    <w:rsid w:val="00364578"/>
    <w:rsid w:val="00364C2D"/>
    <w:rsid w:val="0036765C"/>
    <w:rsid w:val="003708BB"/>
    <w:rsid w:val="0037172D"/>
    <w:rsid w:val="003825CD"/>
    <w:rsid w:val="00385B26"/>
    <w:rsid w:val="0039620A"/>
    <w:rsid w:val="00396424"/>
    <w:rsid w:val="003A1DB1"/>
    <w:rsid w:val="003A2615"/>
    <w:rsid w:val="003A7D50"/>
    <w:rsid w:val="003B0FD8"/>
    <w:rsid w:val="003B2716"/>
    <w:rsid w:val="003B4D9F"/>
    <w:rsid w:val="003B50DD"/>
    <w:rsid w:val="003B54BC"/>
    <w:rsid w:val="003C0FA3"/>
    <w:rsid w:val="003C3B29"/>
    <w:rsid w:val="003C484F"/>
    <w:rsid w:val="003C6E90"/>
    <w:rsid w:val="003E23A0"/>
    <w:rsid w:val="003E280D"/>
    <w:rsid w:val="003E4DD0"/>
    <w:rsid w:val="003E5192"/>
    <w:rsid w:val="003F5A9B"/>
    <w:rsid w:val="004002FF"/>
    <w:rsid w:val="004030EF"/>
    <w:rsid w:val="00403CAE"/>
    <w:rsid w:val="004040E2"/>
    <w:rsid w:val="00406651"/>
    <w:rsid w:val="00412DA6"/>
    <w:rsid w:val="00417C81"/>
    <w:rsid w:val="0042675B"/>
    <w:rsid w:val="00426CEE"/>
    <w:rsid w:val="0043086E"/>
    <w:rsid w:val="00430A0B"/>
    <w:rsid w:val="00430AE9"/>
    <w:rsid w:val="0043168E"/>
    <w:rsid w:val="00436136"/>
    <w:rsid w:val="004367E6"/>
    <w:rsid w:val="00440BBD"/>
    <w:rsid w:val="00444D27"/>
    <w:rsid w:val="00445F80"/>
    <w:rsid w:val="00447216"/>
    <w:rsid w:val="004504CE"/>
    <w:rsid w:val="00452C09"/>
    <w:rsid w:val="004548F6"/>
    <w:rsid w:val="004549C9"/>
    <w:rsid w:val="00454E24"/>
    <w:rsid w:val="00456042"/>
    <w:rsid w:val="0045775A"/>
    <w:rsid w:val="00460192"/>
    <w:rsid w:val="00460463"/>
    <w:rsid w:val="00461D1D"/>
    <w:rsid w:val="00462F3E"/>
    <w:rsid w:val="00463FC9"/>
    <w:rsid w:val="00466D03"/>
    <w:rsid w:val="0046777F"/>
    <w:rsid w:val="00471495"/>
    <w:rsid w:val="0047198D"/>
    <w:rsid w:val="004745C9"/>
    <w:rsid w:val="00475B67"/>
    <w:rsid w:val="00476BF2"/>
    <w:rsid w:val="0048362D"/>
    <w:rsid w:val="00483A54"/>
    <w:rsid w:val="00492A35"/>
    <w:rsid w:val="0049628D"/>
    <w:rsid w:val="00496832"/>
    <w:rsid w:val="004A0D46"/>
    <w:rsid w:val="004A1456"/>
    <w:rsid w:val="004A5700"/>
    <w:rsid w:val="004A5AB4"/>
    <w:rsid w:val="004B1076"/>
    <w:rsid w:val="004B381E"/>
    <w:rsid w:val="004B3AFF"/>
    <w:rsid w:val="004B6D71"/>
    <w:rsid w:val="004B72AE"/>
    <w:rsid w:val="004B7ED1"/>
    <w:rsid w:val="004C2563"/>
    <w:rsid w:val="004C324D"/>
    <w:rsid w:val="004C39A3"/>
    <w:rsid w:val="004C53B5"/>
    <w:rsid w:val="004C62F0"/>
    <w:rsid w:val="004C7ED5"/>
    <w:rsid w:val="004D568E"/>
    <w:rsid w:val="004D6066"/>
    <w:rsid w:val="004D7575"/>
    <w:rsid w:val="004E0333"/>
    <w:rsid w:val="004E2340"/>
    <w:rsid w:val="004E2E59"/>
    <w:rsid w:val="004E387D"/>
    <w:rsid w:val="004E72F7"/>
    <w:rsid w:val="004E7D8D"/>
    <w:rsid w:val="004F13C1"/>
    <w:rsid w:val="004F21B9"/>
    <w:rsid w:val="005010EE"/>
    <w:rsid w:val="005024E9"/>
    <w:rsid w:val="005069DB"/>
    <w:rsid w:val="005074DE"/>
    <w:rsid w:val="005128E4"/>
    <w:rsid w:val="0051423A"/>
    <w:rsid w:val="005155AF"/>
    <w:rsid w:val="005159B4"/>
    <w:rsid w:val="00515C9B"/>
    <w:rsid w:val="005162E5"/>
    <w:rsid w:val="00517292"/>
    <w:rsid w:val="005217C8"/>
    <w:rsid w:val="00521968"/>
    <w:rsid w:val="0052468D"/>
    <w:rsid w:val="00527009"/>
    <w:rsid w:val="00527090"/>
    <w:rsid w:val="00527135"/>
    <w:rsid w:val="005278BF"/>
    <w:rsid w:val="0053082C"/>
    <w:rsid w:val="00531119"/>
    <w:rsid w:val="00531900"/>
    <w:rsid w:val="00536FE0"/>
    <w:rsid w:val="00537150"/>
    <w:rsid w:val="00543099"/>
    <w:rsid w:val="005456E8"/>
    <w:rsid w:val="0055216A"/>
    <w:rsid w:val="005550F5"/>
    <w:rsid w:val="005611DA"/>
    <w:rsid w:val="005626A9"/>
    <w:rsid w:val="00564864"/>
    <w:rsid w:val="00565C3E"/>
    <w:rsid w:val="005713F7"/>
    <w:rsid w:val="0057567A"/>
    <w:rsid w:val="0057627D"/>
    <w:rsid w:val="00576B22"/>
    <w:rsid w:val="00582205"/>
    <w:rsid w:val="00582D46"/>
    <w:rsid w:val="005862AD"/>
    <w:rsid w:val="00586C8B"/>
    <w:rsid w:val="005959A1"/>
    <w:rsid w:val="00597F12"/>
    <w:rsid w:val="005B2BDC"/>
    <w:rsid w:val="005B3B09"/>
    <w:rsid w:val="005B3E5C"/>
    <w:rsid w:val="005B7FAD"/>
    <w:rsid w:val="005C4225"/>
    <w:rsid w:val="005C5FF7"/>
    <w:rsid w:val="005D0E98"/>
    <w:rsid w:val="005D0F6D"/>
    <w:rsid w:val="005D2A22"/>
    <w:rsid w:val="005D44B1"/>
    <w:rsid w:val="005D66D0"/>
    <w:rsid w:val="005D6CCA"/>
    <w:rsid w:val="005D7CF0"/>
    <w:rsid w:val="005E030F"/>
    <w:rsid w:val="005E2033"/>
    <w:rsid w:val="005E33E8"/>
    <w:rsid w:val="005E518D"/>
    <w:rsid w:val="005F17CA"/>
    <w:rsid w:val="005F3D5C"/>
    <w:rsid w:val="005F3DB9"/>
    <w:rsid w:val="005F3F77"/>
    <w:rsid w:val="005F7790"/>
    <w:rsid w:val="00603307"/>
    <w:rsid w:val="006047DF"/>
    <w:rsid w:val="00605DBD"/>
    <w:rsid w:val="006060BE"/>
    <w:rsid w:val="0061150D"/>
    <w:rsid w:val="00612569"/>
    <w:rsid w:val="006137F7"/>
    <w:rsid w:val="006138AE"/>
    <w:rsid w:val="006151AC"/>
    <w:rsid w:val="006172F0"/>
    <w:rsid w:val="0062079C"/>
    <w:rsid w:val="006213E4"/>
    <w:rsid w:val="00622538"/>
    <w:rsid w:val="0062319F"/>
    <w:rsid w:val="00625097"/>
    <w:rsid w:val="00627B7F"/>
    <w:rsid w:val="00630F1D"/>
    <w:rsid w:val="0063142C"/>
    <w:rsid w:val="00631480"/>
    <w:rsid w:val="006327F3"/>
    <w:rsid w:val="0063507B"/>
    <w:rsid w:val="00637B44"/>
    <w:rsid w:val="0064019F"/>
    <w:rsid w:val="00641D65"/>
    <w:rsid w:val="00643E07"/>
    <w:rsid w:val="00644CC1"/>
    <w:rsid w:val="0064763A"/>
    <w:rsid w:val="00650FB0"/>
    <w:rsid w:val="006518FE"/>
    <w:rsid w:val="00652495"/>
    <w:rsid w:val="00655154"/>
    <w:rsid w:val="0065624B"/>
    <w:rsid w:val="00661668"/>
    <w:rsid w:val="00662B98"/>
    <w:rsid w:val="0066514D"/>
    <w:rsid w:val="00670F22"/>
    <w:rsid w:val="00671325"/>
    <w:rsid w:val="00671657"/>
    <w:rsid w:val="00672B98"/>
    <w:rsid w:val="00674280"/>
    <w:rsid w:val="00674A68"/>
    <w:rsid w:val="00674D79"/>
    <w:rsid w:val="006810EA"/>
    <w:rsid w:val="006815A9"/>
    <w:rsid w:val="00682249"/>
    <w:rsid w:val="0068322E"/>
    <w:rsid w:val="00686091"/>
    <w:rsid w:val="00686441"/>
    <w:rsid w:val="00686814"/>
    <w:rsid w:val="00690924"/>
    <w:rsid w:val="0069241B"/>
    <w:rsid w:val="0069248B"/>
    <w:rsid w:val="00695D06"/>
    <w:rsid w:val="00696FD6"/>
    <w:rsid w:val="006A40E0"/>
    <w:rsid w:val="006A46F6"/>
    <w:rsid w:val="006A5BE1"/>
    <w:rsid w:val="006A6BCB"/>
    <w:rsid w:val="006A6FDE"/>
    <w:rsid w:val="006B72C6"/>
    <w:rsid w:val="006B7913"/>
    <w:rsid w:val="006C1BFF"/>
    <w:rsid w:val="006C55E3"/>
    <w:rsid w:val="006C62EF"/>
    <w:rsid w:val="006C7D8B"/>
    <w:rsid w:val="006C7DE4"/>
    <w:rsid w:val="006D00EC"/>
    <w:rsid w:val="006D1E48"/>
    <w:rsid w:val="006D2D01"/>
    <w:rsid w:val="006D39B7"/>
    <w:rsid w:val="006D67AF"/>
    <w:rsid w:val="006E1017"/>
    <w:rsid w:val="006E13EE"/>
    <w:rsid w:val="006E1C0E"/>
    <w:rsid w:val="006E1F36"/>
    <w:rsid w:val="006E2884"/>
    <w:rsid w:val="006E47D3"/>
    <w:rsid w:val="006E7E07"/>
    <w:rsid w:val="006F0BF9"/>
    <w:rsid w:val="006F3362"/>
    <w:rsid w:val="006F3FAF"/>
    <w:rsid w:val="006F5543"/>
    <w:rsid w:val="006F68FB"/>
    <w:rsid w:val="00700307"/>
    <w:rsid w:val="0070528E"/>
    <w:rsid w:val="00705D72"/>
    <w:rsid w:val="00705F3D"/>
    <w:rsid w:val="00711039"/>
    <w:rsid w:val="00715F0D"/>
    <w:rsid w:val="00726BB4"/>
    <w:rsid w:val="00727C79"/>
    <w:rsid w:val="00727EE0"/>
    <w:rsid w:val="007403B8"/>
    <w:rsid w:val="00740F87"/>
    <w:rsid w:val="00745254"/>
    <w:rsid w:val="00747588"/>
    <w:rsid w:val="00747808"/>
    <w:rsid w:val="00750C56"/>
    <w:rsid w:val="007518CA"/>
    <w:rsid w:val="007540F6"/>
    <w:rsid w:val="007550DF"/>
    <w:rsid w:val="00755241"/>
    <w:rsid w:val="00755AE4"/>
    <w:rsid w:val="00761496"/>
    <w:rsid w:val="00761EA3"/>
    <w:rsid w:val="00764922"/>
    <w:rsid w:val="00764A4F"/>
    <w:rsid w:val="007653C4"/>
    <w:rsid w:val="00767C7B"/>
    <w:rsid w:val="0077223E"/>
    <w:rsid w:val="00772CAF"/>
    <w:rsid w:val="00774EFA"/>
    <w:rsid w:val="00775298"/>
    <w:rsid w:val="007763E1"/>
    <w:rsid w:val="00780CD2"/>
    <w:rsid w:val="00780D12"/>
    <w:rsid w:val="00782903"/>
    <w:rsid w:val="00782DAD"/>
    <w:rsid w:val="007866A8"/>
    <w:rsid w:val="00790A82"/>
    <w:rsid w:val="00791E6A"/>
    <w:rsid w:val="00794093"/>
    <w:rsid w:val="007946EB"/>
    <w:rsid w:val="007952FC"/>
    <w:rsid w:val="007970AE"/>
    <w:rsid w:val="00797C21"/>
    <w:rsid w:val="007A24CE"/>
    <w:rsid w:val="007A710B"/>
    <w:rsid w:val="007B251D"/>
    <w:rsid w:val="007B2859"/>
    <w:rsid w:val="007B2D8B"/>
    <w:rsid w:val="007B3354"/>
    <w:rsid w:val="007B706A"/>
    <w:rsid w:val="007B78D4"/>
    <w:rsid w:val="007C0ECB"/>
    <w:rsid w:val="007D59F7"/>
    <w:rsid w:val="007D641F"/>
    <w:rsid w:val="007D70E7"/>
    <w:rsid w:val="007D76B1"/>
    <w:rsid w:val="007D7EE5"/>
    <w:rsid w:val="007E222C"/>
    <w:rsid w:val="007E3A35"/>
    <w:rsid w:val="007E6372"/>
    <w:rsid w:val="007E651C"/>
    <w:rsid w:val="007E6A12"/>
    <w:rsid w:val="007E6A17"/>
    <w:rsid w:val="007E7DE2"/>
    <w:rsid w:val="007F2147"/>
    <w:rsid w:val="007F2B0E"/>
    <w:rsid w:val="007F3148"/>
    <w:rsid w:val="007F4AA6"/>
    <w:rsid w:val="007F7118"/>
    <w:rsid w:val="008005DD"/>
    <w:rsid w:val="008012A5"/>
    <w:rsid w:val="008063DA"/>
    <w:rsid w:val="008063FE"/>
    <w:rsid w:val="00807B43"/>
    <w:rsid w:val="00812757"/>
    <w:rsid w:val="0081622D"/>
    <w:rsid w:val="00816A8E"/>
    <w:rsid w:val="00821087"/>
    <w:rsid w:val="0082425D"/>
    <w:rsid w:val="00824633"/>
    <w:rsid w:val="0082580B"/>
    <w:rsid w:val="00826E0E"/>
    <w:rsid w:val="00827AF3"/>
    <w:rsid w:val="008323FB"/>
    <w:rsid w:val="00834FDC"/>
    <w:rsid w:val="00835A85"/>
    <w:rsid w:val="00842152"/>
    <w:rsid w:val="008422B9"/>
    <w:rsid w:val="00842F0F"/>
    <w:rsid w:val="00844CDA"/>
    <w:rsid w:val="0084626E"/>
    <w:rsid w:val="0084661D"/>
    <w:rsid w:val="00850C42"/>
    <w:rsid w:val="00851183"/>
    <w:rsid w:val="0085287B"/>
    <w:rsid w:val="008544F4"/>
    <w:rsid w:val="00854B1B"/>
    <w:rsid w:val="00855D02"/>
    <w:rsid w:val="00856ECC"/>
    <w:rsid w:val="00857F56"/>
    <w:rsid w:val="00862F9E"/>
    <w:rsid w:val="008638EB"/>
    <w:rsid w:val="00864CDD"/>
    <w:rsid w:val="00866B06"/>
    <w:rsid w:val="008676A7"/>
    <w:rsid w:val="00870133"/>
    <w:rsid w:val="008727A5"/>
    <w:rsid w:val="00872CB7"/>
    <w:rsid w:val="00882D26"/>
    <w:rsid w:val="00885F78"/>
    <w:rsid w:val="008956FC"/>
    <w:rsid w:val="008959BE"/>
    <w:rsid w:val="008A25B6"/>
    <w:rsid w:val="008B073C"/>
    <w:rsid w:val="008B20E2"/>
    <w:rsid w:val="008B4A65"/>
    <w:rsid w:val="008C2900"/>
    <w:rsid w:val="008C3AE6"/>
    <w:rsid w:val="008C401C"/>
    <w:rsid w:val="008C6F78"/>
    <w:rsid w:val="008C7AC5"/>
    <w:rsid w:val="008D01F4"/>
    <w:rsid w:val="008D2B9D"/>
    <w:rsid w:val="008D31E5"/>
    <w:rsid w:val="008D3BAE"/>
    <w:rsid w:val="008D74A1"/>
    <w:rsid w:val="008E0F85"/>
    <w:rsid w:val="008E5FED"/>
    <w:rsid w:val="008E7282"/>
    <w:rsid w:val="008F1E7D"/>
    <w:rsid w:val="008F4121"/>
    <w:rsid w:val="008F543B"/>
    <w:rsid w:val="008F667E"/>
    <w:rsid w:val="008F706A"/>
    <w:rsid w:val="00901F6E"/>
    <w:rsid w:val="00904D3E"/>
    <w:rsid w:val="00905094"/>
    <w:rsid w:val="00906F84"/>
    <w:rsid w:val="009108D8"/>
    <w:rsid w:val="00911560"/>
    <w:rsid w:val="009147B4"/>
    <w:rsid w:val="009154CF"/>
    <w:rsid w:val="009173A8"/>
    <w:rsid w:val="00920C99"/>
    <w:rsid w:val="00920F8D"/>
    <w:rsid w:val="009251DC"/>
    <w:rsid w:val="009305A6"/>
    <w:rsid w:val="009332DE"/>
    <w:rsid w:val="0093534E"/>
    <w:rsid w:val="00937F23"/>
    <w:rsid w:val="00940C02"/>
    <w:rsid w:val="00941EA3"/>
    <w:rsid w:val="0094313D"/>
    <w:rsid w:val="00943B6B"/>
    <w:rsid w:val="009474CC"/>
    <w:rsid w:val="009510D4"/>
    <w:rsid w:val="00952912"/>
    <w:rsid w:val="00953053"/>
    <w:rsid w:val="00954AB4"/>
    <w:rsid w:val="009604AA"/>
    <w:rsid w:val="00960A09"/>
    <w:rsid w:val="00962973"/>
    <w:rsid w:val="00962DBB"/>
    <w:rsid w:val="00963C27"/>
    <w:rsid w:val="00963F76"/>
    <w:rsid w:val="0096478E"/>
    <w:rsid w:val="00965F25"/>
    <w:rsid w:val="00967433"/>
    <w:rsid w:val="00971806"/>
    <w:rsid w:val="009726C3"/>
    <w:rsid w:val="0097298A"/>
    <w:rsid w:val="00973286"/>
    <w:rsid w:val="009746CA"/>
    <w:rsid w:val="00982BA1"/>
    <w:rsid w:val="00986B3B"/>
    <w:rsid w:val="00990DE6"/>
    <w:rsid w:val="00991DFA"/>
    <w:rsid w:val="00993EC5"/>
    <w:rsid w:val="00996299"/>
    <w:rsid w:val="009962BD"/>
    <w:rsid w:val="00996342"/>
    <w:rsid w:val="009A2266"/>
    <w:rsid w:val="009A2D8B"/>
    <w:rsid w:val="009A3B34"/>
    <w:rsid w:val="009A3DCC"/>
    <w:rsid w:val="009A4E57"/>
    <w:rsid w:val="009B01CD"/>
    <w:rsid w:val="009B183A"/>
    <w:rsid w:val="009B2078"/>
    <w:rsid w:val="009B286C"/>
    <w:rsid w:val="009B482C"/>
    <w:rsid w:val="009B5A53"/>
    <w:rsid w:val="009B5B5D"/>
    <w:rsid w:val="009C004E"/>
    <w:rsid w:val="009C1132"/>
    <w:rsid w:val="009C1C18"/>
    <w:rsid w:val="009C27AD"/>
    <w:rsid w:val="009D386F"/>
    <w:rsid w:val="009D5018"/>
    <w:rsid w:val="009D5839"/>
    <w:rsid w:val="009D70B3"/>
    <w:rsid w:val="009E01AF"/>
    <w:rsid w:val="009E353C"/>
    <w:rsid w:val="009E690E"/>
    <w:rsid w:val="009F0D33"/>
    <w:rsid w:val="009F0E2F"/>
    <w:rsid w:val="009F60DD"/>
    <w:rsid w:val="009F6840"/>
    <w:rsid w:val="00A01D5E"/>
    <w:rsid w:val="00A035B6"/>
    <w:rsid w:val="00A037D0"/>
    <w:rsid w:val="00A03AB5"/>
    <w:rsid w:val="00A04650"/>
    <w:rsid w:val="00A06F47"/>
    <w:rsid w:val="00A150DA"/>
    <w:rsid w:val="00A175DD"/>
    <w:rsid w:val="00A20E6A"/>
    <w:rsid w:val="00A23C79"/>
    <w:rsid w:val="00A27FFB"/>
    <w:rsid w:val="00A3009A"/>
    <w:rsid w:val="00A30A22"/>
    <w:rsid w:val="00A3106A"/>
    <w:rsid w:val="00A348A3"/>
    <w:rsid w:val="00A34EEC"/>
    <w:rsid w:val="00A41FB8"/>
    <w:rsid w:val="00A4330B"/>
    <w:rsid w:val="00A43BCA"/>
    <w:rsid w:val="00A45901"/>
    <w:rsid w:val="00A47DBE"/>
    <w:rsid w:val="00A53007"/>
    <w:rsid w:val="00A56A0A"/>
    <w:rsid w:val="00A57319"/>
    <w:rsid w:val="00A704CB"/>
    <w:rsid w:val="00A709B6"/>
    <w:rsid w:val="00A71F60"/>
    <w:rsid w:val="00A72968"/>
    <w:rsid w:val="00A72A47"/>
    <w:rsid w:val="00A73E2A"/>
    <w:rsid w:val="00A74C5E"/>
    <w:rsid w:val="00A75001"/>
    <w:rsid w:val="00A75A32"/>
    <w:rsid w:val="00A76C6D"/>
    <w:rsid w:val="00A775DC"/>
    <w:rsid w:val="00A830C8"/>
    <w:rsid w:val="00A83766"/>
    <w:rsid w:val="00A84B84"/>
    <w:rsid w:val="00A84C0E"/>
    <w:rsid w:val="00A85178"/>
    <w:rsid w:val="00A86D25"/>
    <w:rsid w:val="00A86D6D"/>
    <w:rsid w:val="00A87432"/>
    <w:rsid w:val="00A9188E"/>
    <w:rsid w:val="00A92801"/>
    <w:rsid w:val="00A92F1D"/>
    <w:rsid w:val="00A93586"/>
    <w:rsid w:val="00A944C9"/>
    <w:rsid w:val="00AA247B"/>
    <w:rsid w:val="00AA27E8"/>
    <w:rsid w:val="00AA3986"/>
    <w:rsid w:val="00AA718E"/>
    <w:rsid w:val="00AA71E1"/>
    <w:rsid w:val="00AB0E46"/>
    <w:rsid w:val="00AB2C78"/>
    <w:rsid w:val="00AC01E0"/>
    <w:rsid w:val="00AC0AF1"/>
    <w:rsid w:val="00AC148C"/>
    <w:rsid w:val="00AC2B67"/>
    <w:rsid w:val="00AC4F32"/>
    <w:rsid w:val="00AC545E"/>
    <w:rsid w:val="00AC617B"/>
    <w:rsid w:val="00AC647A"/>
    <w:rsid w:val="00AD0FCA"/>
    <w:rsid w:val="00AD31E0"/>
    <w:rsid w:val="00AD57D0"/>
    <w:rsid w:val="00AD5F98"/>
    <w:rsid w:val="00AD7E34"/>
    <w:rsid w:val="00AE02AB"/>
    <w:rsid w:val="00AE06F1"/>
    <w:rsid w:val="00AE4380"/>
    <w:rsid w:val="00AE56D3"/>
    <w:rsid w:val="00AE5731"/>
    <w:rsid w:val="00AE6C86"/>
    <w:rsid w:val="00AF5556"/>
    <w:rsid w:val="00B00483"/>
    <w:rsid w:val="00B008EB"/>
    <w:rsid w:val="00B010A1"/>
    <w:rsid w:val="00B05005"/>
    <w:rsid w:val="00B056E7"/>
    <w:rsid w:val="00B05A78"/>
    <w:rsid w:val="00B14770"/>
    <w:rsid w:val="00B16DED"/>
    <w:rsid w:val="00B20BE5"/>
    <w:rsid w:val="00B20C33"/>
    <w:rsid w:val="00B21591"/>
    <w:rsid w:val="00B237FA"/>
    <w:rsid w:val="00B240C7"/>
    <w:rsid w:val="00B24A6F"/>
    <w:rsid w:val="00B26019"/>
    <w:rsid w:val="00B26D97"/>
    <w:rsid w:val="00B27C15"/>
    <w:rsid w:val="00B31CE8"/>
    <w:rsid w:val="00B326A1"/>
    <w:rsid w:val="00B32A7F"/>
    <w:rsid w:val="00B35970"/>
    <w:rsid w:val="00B409AD"/>
    <w:rsid w:val="00B40BBD"/>
    <w:rsid w:val="00B40EB4"/>
    <w:rsid w:val="00B416EA"/>
    <w:rsid w:val="00B463B0"/>
    <w:rsid w:val="00B50584"/>
    <w:rsid w:val="00B5518E"/>
    <w:rsid w:val="00B56EF1"/>
    <w:rsid w:val="00B623A3"/>
    <w:rsid w:val="00B655E5"/>
    <w:rsid w:val="00B65C2D"/>
    <w:rsid w:val="00B671D0"/>
    <w:rsid w:val="00B672B9"/>
    <w:rsid w:val="00B676C2"/>
    <w:rsid w:val="00B70222"/>
    <w:rsid w:val="00B715D9"/>
    <w:rsid w:val="00B71986"/>
    <w:rsid w:val="00B91C23"/>
    <w:rsid w:val="00B92F2E"/>
    <w:rsid w:val="00B94704"/>
    <w:rsid w:val="00B970CA"/>
    <w:rsid w:val="00BA0C0D"/>
    <w:rsid w:val="00BA1B45"/>
    <w:rsid w:val="00BA2592"/>
    <w:rsid w:val="00BA636E"/>
    <w:rsid w:val="00BA6D95"/>
    <w:rsid w:val="00BA7A3A"/>
    <w:rsid w:val="00BB152E"/>
    <w:rsid w:val="00BB3B92"/>
    <w:rsid w:val="00BB544B"/>
    <w:rsid w:val="00BB67A0"/>
    <w:rsid w:val="00BC0443"/>
    <w:rsid w:val="00BC3346"/>
    <w:rsid w:val="00BC47DE"/>
    <w:rsid w:val="00BC4CB3"/>
    <w:rsid w:val="00BC4DC2"/>
    <w:rsid w:val="00BC552C"/>
    <w:rsid w:val="00BC5ECC"/>
    <w:rsid w:val="00BC7361"/>
    <w:rsid w:val="00BD3461"/>
    <w:rsid w:val="00BD4BC2"/>
    <w:rsid w:val="00BD728A"/>
    <w:rsid w:val="00BE218E"/>
    <w:rsid w:val="00BE3E90"/>
    <w:rsid w:val="00BE6612"/>
    <w:rsid w:val="00BF0EEF"/>
    <w:rsid w:val="00BF105D"/>
    <w:rsid w:val="00BF1D97"/>
    <w:rsid w:val="00BF57F9"/>
    <w:rsid w:val="00BF6AD4"/>
    <w:rsid w:val="00C028CD"/>
    <w:rsid w:val="00C03AC8"/>
    <w:rsid w:val="00C03D8F"/>
    <w:rsid w:val="00C07241"/>
    <w:rsid w:val="00C07C19"/>
    <w:rsid w:val="00C11736"/>
    <w:rsid w:val="00C13BA5"/>
    <w:rsid w:val="00C154E3"/>
    <w:rsid w:val="00C174B3"/>
    <w:rsid w:val="00C2189E"/>
    <w:rsid w:val="00C21A75"/>
    <w:rsid w:val="00C21EEA"/>
    <w:rsid w:val="00C240DE"/>
    <w:rsid w:val="00C252C1"/>
    <w:rsid w:val="00C2586E"/>
    <w:rsid w:val="00C26D45"/>
    <w:rsid w:val="00C300A5"/>
    <w:rsid w:val="00C3027D"/>
    <w:rsid w:val="00C321DA"/>
    <w:rsid w:val="00C326AB"/>
    <w:rsid w:val="00C353FF"/>
    <w:rsid w:val="00C407AD"/>
    <w:rsid w:val="00C4262D"/>
    <w:rsid w:val="00C426AE"/>
    <w:rsid w:val="00C500AB"/>
    <w:rsid w:val="00C50652"/>
    <w:rsid w:val="00C51B6C"/>
    <w:rsid w:val="00C52475"/>
    <w:rsid w:val="00C52D47"/>
    <w:rsid w:val="00C53383"/>
    <w:rsid w:val="00C5395D"/>
    <w:rsid w:val="00C552E2"/>
    <w:rsid w:val="00C559AF"/>
    <w:rsid w:val="00C56FBA"/>
    <w:rsid w:val="00C60A90"/>
    <w:rsid w:val="00C61535"/>
    <w:rsid w:val="00C633B9"/>
    <w:rsid w:val="00C63E9C"/>
    <w:rsid w:val="00C65E20"/>
    <w:rsid w:val="00C73EB8"/>
    <w:rsid w:val="00C76269"/>
    <w:rsid w:val="00C769B9"/>
    <w:rsid w:val="00C76D70"/>
    <w:rsid w:val="00C779CF"/>
    <w:rsid w:val="00C8225B"/>
    <w:rsid w:val="00C8579D"/>
    <w:rsid w:val="00C8640A"/>
    <w:rsid w:val="00C907FF"/>
    <w:rsid w:val="00C917BA"/>
    <w:rsid w:val="00C92F95"/>
    <w:rsid w:val="00C93BDA"/>
    <w:rsid w:val="00C94A6F"/>
    <w:rsid w:val="00C960A0"/>
    <w:rsid w:val="00C96535"/>
    <w:rsid w:val="00C976C5"/>
    <w:rsid w:val="00CA6F34"/>
    <w:rsid w:val="00CB0ECF"/>
    <w:rsid w:val="00CB41A9"/>
    <w:rsid w:val="00CB62AB"/>
    <w:rsid w:val="00CC03B3"/>
    <w:rsid w:val="00CC3797"/>
    <w:rsid w:val="00CC4538"/>
    <w:rsid w:val="00CC63EA"/>
    <w:rsid w:val="00CC6AD6"/>
    <w:rsid w:val="00CD1700"/>
    <w:rsid w:val="00CD18C3"/>
    <w:rsid w:val="00CD3BE6"/>
    <w:rsid w:val="00CD4F97"/>
    <w:rsid w:val="00CE0545"/>
    <w:rsid w:val="00CE085C"/>
    <w:rsid w:val="00CE0A02"/>
    <w:rsid w:val="00CE584B"/>
    <w:rsid w:val="00CE73C5"/>
    <w:rsid w:val="00CF04DA"/>
    <w:rsid w:val="00CF0A26"/>
    <w:rsid w:val="00CF26F4"/>
    <w:rsid w:val="00CF2A8A"/>
    <w:rsid w:val="00CF4DAD"/>
    <w:rsid w:val="00D02013"/>
    <w:rsid w:val="00D027CA"/>
    <w:rsid w:val="00D0571D"/>
    <w:rsid w:val="00D10498"/>
    <w:rsid w:val="00D111DF"/>
    <w:rsid w:val="00D119EA"/>
    <w:rsid w:val="00D1352C"/>
    <w:rsid w:val="00D20321"/>
    <w:rsid w:val="00D2333F"/>
    <w:rsid w:val="00D24F68"/>
    <w:rsid w:val="00D309C1"/>
    <w:rsid w:val="00D323A3"/>
    <w:rsid w:val="00D368C7"/>
    <w:rsid w:val="00D417E0"/>
    <w:rsid w:val="00D43447"/>
    <w:rsid w:val="00D43881"/>
    <w:rsid w:val="00D44C73"/>
    <w:rsid w:val="00D4711F"/>
    <w:rsid w:val="00D5085D"/>
    <w:rsid w:val="00D5124F"/>
    <w:rsid w:val="00D52770"/>
    <w:rsid w:val="00D54AC5"/>
    <w:rsid w:val="00D60C15"/>
    <w:rsid w:val="00D66DA3"/>
    <w:rsid w:val="00D6782C"/>
    <w:rsid w:val="00D71B55"/>
    <w:rsid w:val="00D7348F"/>
    <w:rsid w:val="00D73A49"/>
    <w:rsid w:val="00D7559F"/>
    <w:rsid w:val="00D7752A"/>
    <w:rsid w:val="00D77DB4"/>
    <w:rsid w:val="00D81BCC"/>
    <w:rsid w:val="00D84AC1"/>
    <w:rsid w:val="00D859C6"/>
    <w:rsid w:val="00D92767"/>
    <w:rsid w:val="00DA1E2D"/>
    <w:rsid w:val="00DA2736"/>
    <w:rsid w:val="00DA322E"/>
    <w:rsid w:val="00DB05A9"/>
    <w:rsid w:val="00DB29FA"/>
    <w:rsid w:val="00DB2D72"/>
    <w:rsid w:val="00DB58C0"/>
    <w:rsid w:val="00DC0998"/>
    <w:rsid w:val="00DC3233"/>
    <w:rsid w:val="00DC323B"/>
    <w:rsid w:val="00DC4A2F"/>
    <w:rsid w:val="00DC5509"/>
    <w:rsid w:val="00DC6B20"/>
    <w:rsid w:val="00DC700C"/>
    <w:rsid w:val="00DC7406"/>
    <w:rsid w:val="00DD0568"/>
    <w:rsid w:val="00DD3198"/>
    <w:rsid w:val="00DD7F0C"/>
    <w:rsid w:val="00DE2290"/>
    <w:rsid w:val="00DE5394"/>
    <w:rsid w:val="00DE7D80"/>
    <w:rsid w:val="00DF392E"/>
    <w:rsid w:val="00DF42B6"/>
    <w:rsid w:val="00DF56DD"/>
    <w:rsid w:val="00DF65D8"/>
    <w:rsid w:val="00DF6A13"/>
    <w:rsid w:val="00DF7E1D"/>
    <w:rsid w:val="00E002DB"/>
    <w:rsid w:val="00E00E1E"/>
    <w:rsid w:val="00E0242C"/>
    <w:rsid w:val="00E03854"/>
    <w:rsid w:val="00E23961"/>
    <w:rsid w:val="00E2527E"/>
    <w:rsid w:val="00E26BCE"/>
    <w:rsid w:val="00E30F7F"/>
    <w:rsid w:val="00E35265"/>
    <w:rsid w:val="00E371BB"/>
    <w:rsid w:val="00E42AC3"/>
    <w:rsid w:val="00E439EC"/>
    <w:rsid w:val="00E45024"/>
    <w:rsid w:val="00E46F65"/>
    <w:rsid w:val="00E4744E"/>
    <w:rsid w:val="00E51A8D"/>
    <w:rsid w:val="00E51BB3"/>
    <w:rsid w:val="00E57D8C"/>
    <w:rsid w:val="00E57DF9"/>
    <w:rsid w:val="00E63ABC"/>
    <w:rsid w:val="00E65F57"/>
    <w:rsid w:val="00E7127D"/>
    <w:rsid w:val="00E713C1"/>
    <w:rsid w:val="00E77A61"/>
    <w:rsid w:val="00E83817"/>
    <w:rsid w:val="00E84A94"/>
    <w:rsid w:val="00E84FC7"/>
    <w:rsid w:val="00E86664"/>
    <w:rsid w:val="00E91030"/>
    <w:rsid w:val="00E92825"/>
    <w:rsid w:val="00E93B92"/>
    <w:rsid w:val="00E95E85"/>
    <w:rsid w:val="00E96B68"/>
    <w:rsid w:val="00E96D70"/>
    <w:rsid w:val="00EA0A7D"/>
    <w:rsid w:val="00EA1434"/>
    <w:rsid w:val="00EA17AC"/>
    <w:rsid w:val="00EA3A49"/>
    <w:rsid w:val="00EA3C8E"/>
    <w:rsid w:val="00EA3E97"/>
    <w:rsid w:val="00EA3EDC"/>
    <w:rsid w:val="00EA5208"/>
    <w:rsid w:val="00EA58D7"/>
    <w:rsid w:val="00EA5EAB"/>
    <w:rsid w:val="00EA71D2"/>
    <w:rsid w:val="00EB03A9"/>
    <w:rsid w:val="00EC0053"/>
    <w:rsid w:val="00EC0476"/>
    <w:rsid w:val="00EC1E40"/>
    <w:rsid w:val="00EC256C"/>
    <w:rsid w:val="00EC2D18"/>
    <w:rsid w:val="00EC6851"/>
    <w:rsid w:val="00ED5938"/>
    <w:rsid w:val="00ED6904"/>
    <w:rsid w:val="00ED7D65"/>
    <w:rsid w:val="00EE0BF6"/>
    <w:rsid w:val="00EE1DCA"/>
    <w:rsid w:val="00EE38CA"/>
    <w:rsid w:val="00EE3B5E"/>
    <w:rsid w:val="00EE4E4B"/>
    <w:rsid w:val="00EE62FE"/>
    <w:rsid w:val="00EF13E0"/>
    <w:rsid w:val="00EF2A75"/>
    <w:rsid w:val="00EF44D7"/>
    <w:rsid w:val="00EF4CE6"/>
    <w:rsid w:val="00EF5087"/>
    <w:rsid w:val="00F01923"/>
    <w:rsid w:val="00F06152"/>
    <w:rsid w:val="00F07026"/>
    <w:rsid w:val="00F10CC7"/>
    <w:rsid w:val="00F214A3"/>
    <w:rsid w:val="00F26EF7"/>
    <w:rsid w:val="00F31A87"/>
    <w:rsid w:val="00F33C69"/>
    <w:rsid w:val="00F34FA7"/>
    <w:rsid w:val="00F3564B"/>
    <w:rsid w:val="00F41DB0"/>
    <w:rsid w:val="00F43D26"/>
    <w:rsid w:val="00F43E7D"/>
    <w:rsid w:val="00F43E84"/>
    <w:rsid w:val="00F45D1B"/>
    <w:rsid w:val="00F46982"/>
    <w:rsid w:val="00F5283D"/>
    <w:rsid w:val="00F54894"/>
    <w:rsid w:val="00F55461"/>
    <w:rsid w:val="00F57EE2"/>
    <w:rsid w:val="00F61A45"/>
    <w:rsid w:val="00F63115"/>
    <w:rsid w:val="00F64C7A"/>
    <w:rsid w:val="00F64DCC"/>
    <w:rsid w:val="00F65DE0"/>
    <w:rsid w:val="00F677EC"/>
    <w:rsid w:val="00F70A8D"/>
    <w:rsid w:val="00F726F2"/>
    <w:rsid w:val="00F73358"/>
    <w:rsid w:val="00F739E4"/>
    <w:rsid w:val="00F73C84"/>
    <w:rsid w:val="00F769CF"/>
    <w:rsid w:val="00F76DC7"/>
    <w:rsid w:val="00F776AC"/>
    <w:rsid w:val="00F77EE1"/>
    <w:rsid w:val="00F81B75"/>
    <w:rsid w:val="00F84A74"/>
    <w:rsid w:val="00F85FC9"/>
    <w:rsid w:val="00F87CBB"/>
    <w:rsid w:val="00F94FB4"/>
    <w:rsid w:val="00F956E1"/>
    <w:rsid w:val="00F95C68"/>
    <w:rsid w:val="00FA0875"/>
    <w:rsid w:val="00FA16CD"/>
    <w:rsid w:val="00FB6B82"/>
    <w:rsid w:val="00FB7656"/>
    <w:rsid w:val="00FC0351"/>
    <w:rsid w:val="00FC093C"/>
    <w:rsid w:val="00FC3055"/>
    <w:rsid w:val="00FC37E3"/>
    <w:rsid w:val="00FC6131"/>
    <w:rsid w:val="00FC6DEB"/>
    <w:rsid w:val="00FD1828"/>
    <w:rsid w:val="00FD5490"/>
    <w:rsid w:val="00FD70CF"/>
    <w:rsid w:val="00FE1BE5"/>
    <w:rsid w:val="00FE4269"/>
    <w:rsid w:val="00FE7326"/>
    <w:rsid w:val="00FE7B47"/>
    <w:rsid w:val="00FF2D3B"/>
    <w:rsid w:val="00FF34C4"/>
    <w:rsid w:val="00FF6E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EF3400A"/>
  <w15:docId w15:val="{2B39A8AC-936E-44C8-AA5B-167F6710C9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67A0"/>
    <w:rPr>
      <w:rFonts w:ascii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64A4F"/>
    <w:pPr>
      <w:ind w:left="720"/>
      <w:contextualSpacing/>
    </w:pPr>
    <w:rPr>
      <w:rFonts w:ascii="Cambria" w:eastAsia="Cambria" w:hAnsi="Cambria"/>
    </w:rPr>
  </w:style>
  <w:style w:type="table" w:styleId="TableGrid">
    <w:name w:val="Table Grid"/>
    <w:basedOn w:val="TableNormal"/>
    <w:uiPriority w:val="59"/>
    <w:rsid w:val="00764A4F"/>
    <w:rPr>
      <w:rFonts w:eastAsiaTheme="minorHAnsi"/>
      <w:sz w:val="22"/>
      <w:szCs w:val="22"/>
      <w:lang w:val="es-EC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764A4F"/>
    <w:rPr>
      <w:rFonts w:ascii="Cambria" w:eastAsia="Cambria" w:hAnsi="Cambria" w:cs="Times New Roman"/>
    </w:rPr>
  </w:style>
  <w:style w:type="character" w:styleId="Hyperlink">
    <w:name w:val="Hyperlink"/>
    <w:basedOn w:val="DefaultParagraphFont"/>
    <w:uiPriority w:val="99"/>
    <w:unhideWhenUsed/>
    <w:rsid w:val="00764A4F"/>
    <w:rPr>
      <w:color w:val="0000FF" w:themeColor="hyperlink"/>
      <w:u w:val="single"/>
    </w:rPr>
  </w:style>
  <w:style w:type="table" w:customStyle="1" w:styleId="Tabladelista2-nfasis31">
    <w:name w:val="Tabla de lista 2 - Énfasis 31"/>
    <w:basedOn w:val="TableNormal"/>
    <w:uiPriority w:val="47"/>
    <w:rsid w:val="00764A4F"/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Tabladecuadrcula2-nfasis31">
    <w:name w:val="Tabla de cuadrícula 2 - Énfasis 31"/>
    <w:basedOn w:val="TableNormal"/>
    <w:uiPriority w:val="47"/>
    <w:rsid w:val="00764A4F"/>
    <w:rPr>
      <w:rFonts w:eastAsiaTheme="minorHAnsi"/>
      <w:lang w:eastAsia="en-US"/>
    </w:rPr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64A4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4A4F"/>
    <w:rPr>
      <w:rFonts w:ascii="Lucida Grande" w:hAnsi="Lucida Grande" w:cs="Lucida Grande"/>
      <w:sz w:val="18"/>
      <w:szCs w:val="18"/>
    </w:rPr>
  </w:style>
  <w:style w:type="table" w:styleId="LightShading-Accent3">
    <w:name w:val="Light Shading Accent 3"/>
    <w:basedOn w:val="TableNormal"/>
    <w:uiPriority w:val="60"/>
    <w:rsid w:val="00C76269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A43BCA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2463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463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463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463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463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44D27"/>
  </w:style>
  <w:style w:type="character" w:customStyle="1" w:styleId="apple-converted-space">
    <w:name w:val="apple-converted-space"/>
    <w:basedOn w:val="DefaultParagraphFont"/>
    <w:rsid w:val="00A3106A"/>
  </w:style>
  <w:style w:type="paragraph" w:styleId="Header">
    <w:name w:val="header"/>
    <w:basedOn w:val="Normal"/>
    <w:link w:val="HeaderChar"/>
    <w:uiPriority w:val="99"/>
    <w:unhideWhenUsed/>
    <w:rsid w:val="00B24A6F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24A6F"/>
  </w:style>
  <w:style w:type="paragraph" w:styleId="Footer">
    <w:name w:val="footer"/>
    <w:basedOn w:val="Normal"/>
    <w:link w:val="FooterChar"/>
    <w:uiPriority w:val="99"/>
    <w:unhideWhenUsed/>
    <w:rsid w:val="00B24A6F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4A6F"/>
  </w:style>
  <w:style w:type="table" w:customStyle="1" w:styleId="Tablanormal21">
    <w:name w:val="Tabla normal 21"/>
    <w:basedOn w:val="TableNormal"/>
    <w:uiPriority w:val="42"/>
    <w:rsid w:val="00DF65D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Ttulo1Car">
    <w:name w:val="Título 1 Car"/>
    <w:basedOn w:val="DefaultParagraphFont"/>
    <w:uiPriority w:val="9"/>
    <w:rsid w:val="00BC4CB3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Ttulo2Car">
    <w:name w:val="Título 2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Ttulo3Car">
    <w:name w:val="Título 3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4Car">
    <w:name w:val="Título 4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Ttulo5Car">
    <w:name w:val="Título 5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Ttulo6Car">
    <w:name w:val="Título 6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7Car">
    <w:name w:val="Título 7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8Car">
    <w:name w:val="Título 8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DefaultParagraphFont"/>
    <w:uiPriority w:val="9"/>
    <w:semiHidden/>
    <w:rsid w:val="00BC4CB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s1">
    <w:name w:val="s1"/>
    <w:basedOn w:val="DefaultParagraphFont"/>
    <w:rsid w:val="00BB67A0"/>
  </w:style>
  <w:style w:type="paragraph" w:styleId="FootnoteText">
    <w:name w:val="footnote text"/>
    <w:basedOn w:val="Normal"/>
    <w:link w:val="FootnoteTextChar"/>
    <w:uiPriority w:val="99"/>
    <w:semiHidden/>
    <w:unhideWhenUsed/>
    <w:rsid w:val="00DD319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D3198"/>
    <w:rPr>
      <w:rFonts w:ascii="Times New Roman" w:hAnsi="Times New Roman" w:cs="Times New Roman"/>
      <w:sz w:val="20"/>
      <w:szCs w:val="20"/>
      <w:lang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DD3198"/>
    <w:rPr>
      <w:vertAlign w:val="superscript"/>
    </w:rPr>
  </w:style>
  <w:style w:type="paragraph" w:customStyle="1" w:styleId="Default">
    <w:name w:val="Default"/>
    <w:rsid w:val="00834FDC"/>
    <w:pPr>
      <w:autoSpaceDE w:val="0"/>
      <w:autoSpaceDN w:val="0"/>
      <w:adjustRightInd w:val="0"/>
    </w:pPr>
    <w:rPr>
      <w:rFonts w:ascii="Times-Italic" w:eastAsia="Times New Roman" w:hAnsi="Times-Italic" w:cs="Times-Italic"/>
      <w:sz w:val="20"/>
      <w:szCs w:val="20"/>
      <w:lang w:val="es-ES"/>
    </w:rPr>
  </w:style>
  <w:style w:type="paragraph" w:styleId="NoSpacing">
    <w:name w:val="No Spacing"/>
    <w:link w:val="NoSpacingChar"/>
    <w:uiPriority w:val="1"/>
    <w:qFormat/>
    <w:rsid w:val="00834FDC"/>
    <w:rPr>
      <w:rFonts w:ascii="Calibri" w:eastAsia="Calibri" w:hAnsi="Calibri" w:cs="Times New Roman"/>
      <w:sz w:val="22"/>
      <w:szCs w:val="22"/>
      <w:lang w:val="es-MX" w:eastAsia="en-US"/>
    </w:rPr>
  </w:style>
  <w:style w:type="character" w:customStyle="1" w:styleId="NoSpacingChar">
    <w:name w:val="No Spacing Char"/>
    <w:link w:val="NoSpacing"/>
    <w:uiPriority w:val="1"/>
    <w:rsid w:val="00834FDC"/>
    <w:rPr>
      <w:rFonts w:ascii="Calibri" w:eastAsia="Calibri" w:hAnsi="Calibri" w:cs="Times New Roman"/>
      <w:sz w:val="22"/>
      <w:szCs w:val="22"/>
      <w:lang w:val="es-MX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23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07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50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1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1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oavivanco@utpl.edu.ec" TargetMode="Externa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ydjimenez@utpl.edu.ec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dpcastillo@utpl.edu.ec" TargetMode="External"/><Relationship Id="rId14" Type="http://schemas.openxmlformats.org/officeDocument/2006/relationships/image" Target="media/image4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mailto:ydjimenez@utpl.edu.ec" TargetMode="External"/><Relationship Id="rId2" Type="http://schemas.openxmlformats.org/officeDocument/2006/relationships/hyperlink" Target="mailto:dpcastillo@utpl.edu.ec" TargetMode="External"/><Relationship Id="rId1" Type="http://schemas.openxmlformats.org/officeDocument/2006/relationships/hyperlink" Target="mailto:oavivanco@utpl.edu.ec" TargetMode="Externa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hyperlink" Target="http://dx.doi.org/10.22458/caes.v9i1.1893" TargetMode="External"/><Relationship Id="rId2" Type="http://schemas.openxmlformats.org/officeDocument/2006/relationships/hyperlink" Target="mailto:revistacalidad@uned.ac.cr" TargetMode="External"/><Relationship Id="rId1" Type="http://schemas.openxmlformats.org/officeDocument/2006/relationships/hyperlink" Target="http://investiga.uned.ac.cr/revistas/index.php/revistacalidad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1A75CB9-EE12-45CB-BD5A-0C281C3BDF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4700</Words>
  <Characters>26796</Characters>
  <Application>Microsoft Office Word</Application>
  <DocSecurity>0</DocSecurity>
  <Lines>223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4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Book</dc:creator>
  <cp:lastModifiedBy>chelo</cp:lastModifiedBy>
  <cp:revision>2</cp:revision>
  <dcterms:created xsi:type="dcterms:W3CDTF">2018-05-13T11:21:00Z</dcterms:created>
  <dcterms:modified xsi:type="dcterms:W3CDTF">2018-05-13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hasBiblio/&gt;&lt;format class="21"/&gt;&lt;count citations="8" publications="5"/&gt;&lt;/info&gt;PAPERS2_INFO_END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6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6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elsevier-harvard</vt:lpwstr>
  </property>
  <property fmtid="{D5CDD505-2E9C-101B-9397-08002B2CF9AE}" pid="14" name="Mendeley Recent Style Name 5_1">
    <vt:lpwstr>Elsevier - Harvard (with titles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df9d2b2-aea2-3d8e-b4e0-647a09c82519</vt:lpwstr>
  </property>
  <property fmtid="{D5CDD505-2E9C-101B-9397-08002B2CF9AE}" pid="25" name="Mendeley Citation Style_1">
    <vt:lpwstr>http://www.zotero.org/styles/apa</vt:lpwstr>
  </property>
</Properties>
</file>